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ADB7EC" w14:textId="5FEDCEE7" w:rsidR="00B81E27" w:rsidRPr="00B307FF" w:rsidRDefault="00B81E27" w:rsidP="00B81E27">
      <w:pPr>
        <w:pStyle w:val="Beschriftung"/>
        <w:keepNext/>
        <w:jc w:val="center"/>
        <w:rPr>
          <w:rFonts w:cs="Arial"/>
          <w:b/>
          <w:sz w:val="32"/>
          <w:szCs w:val="32"/>
        </w:rPr>
      </w:pPr>
      <w:r w:rsidRPr="00B307FF">
        <w:rPr>
          <w:rFonts w:cs="Arial"/>
          <w:b/>
          <w:sz w:val="32"/>
          <w:szCs w:val="32"/>
        </w:rPr>
        <w:t>Increasing post-digestive solubility of curcumin is the most successful strategy to improve its oral bioavailability: a randomized cross-over trial in healthy adults and in vitro bioaccessibility experiments</w:t>
      </w:r>
    </w:p>
    <w:p w14:paraId="412760DD" w14:textId="77777777" w:rsidR="00B81E27" w:rsidRPr="00B307FF" w:rsidRDefault="00B81E27" w:rsidP="00B81E27">
      <w:pPr>
        <w:rPr>
          <w:sz w:val="28"/>
          <w:szCs w:val="28"/>
        </w:rPr>
      </w:pPr>
    </w:p>
    <w:p w14:paraId="12A5E2A5" w14:textId="14D619AC" w:rsidR="00B81E27" w:rsidRPr="00B307FF" w:rsidRDefault="00B81E27" w:rsidP="005F0B3E">
      <w:pPr>
        <w:pStyle w:val="Beschriftung"/>
        <w:keepNext/>
        <w:rPr>
          <w:rFonts w:cs="Arial"/>
          <w:b/>
          <w:sz w:val="32"/>
          <w:szCs w:val="32"/>
        </w:rPr>
      </w:pPr>
      <w:r w:rsidRPr="00B307FF">
        <w:rPr>
          <w:rFonts w:cs="Arial"/>
          <w:b/>
          <w:sz w:val="32"/>
          <w:szCs w:val="32"/>
        </w:rPr>
        <w:t>Supporting information</w:t>
      </w:r>
    </w:p>
    <w:p w14:paraId="5459D61B" w14:textId="070FD02B" w:rsidR="00B81E27" w:rsidRPr="00B307FF" w:rsidRDefault="00B81E27" w:rsidP="00B81E27">
      <w:r w:rsidRPr="00B307FF"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2D4F2269" wp14:editId="2AA855EF">
                <wp:simplePos x="0" y="0"/>
                <wp:positionH relativeFrom="column">
                  <wp:posOffset>1533525</wp:posOffset>
                </wp:positionH>
                <wp:positionV relativeFrom="paragraph">
                  <wp:posOffset>227965</wp:posOffset>
                </wp:positionV>
                <wp:extent cx="2988945" cy="5498465"/>
                <wp:effectExtent l="0" t="0" r="1905" b="26035"/>
                <wp:wrapNone/>
                <wp:docPr id="2" name="Gruppieren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988945" cy="5498465"/>
                          <a:chOff x="1495132" y="0"/>
                          <a:chExt cx="2968520" cy="5826675"/>
                        </a:xfrm>
                      </wpg:grpSpPr>
                      <wps:wsp>
                        <wps:cNvPr id="3" name="Textfeld 3"/>
                        <wps:cNvSpPr txBox="1"/>
                        <wps:spPr>
                          <a:xfrm>
                            <a:off x="1495132" y="0"/>
                            <a:ext cx="2895851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356548EA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Enrollment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 xml:space="preserve"> (n = 12; 6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females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 xml:space="preserve">, 6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males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4" name="Textfeld 4"/>
                        <wps:cNvSpPr txBox="1"/>
                        <wps:spPr>
                          <a:xfrm>
                            <a:off x="2092726" y="701481"/>
                            <a:ext cx="1700858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09AB037D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Intervention 1 (n = 12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" name="Textfeld 5"/>
                        <wps:cNvSpPr txBox="1"/>
                        <wps:spPr>
                          <a:xfrm>
                            <a:off x="2092726" y="1395364"/>
                            <a:ext cx="1700858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00B19B05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Intervention 2 (n = 12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" name="Textfeld 6"/>
                        <wps:cNvSpPr txBox="1"/>
                        <wps:spPr>
                          <a:xfrm>
                            <a:off x="2092727" y="2091574"/>
                            <a:ext cx="1700858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3894C2AB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Intervention 3 (n = 12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7" name="Textfeld 7"/>
                        <wps:cNvSpPr txBox="1"/>
                        <wps:spPr>
                          <a:xfrm>
                            <a:off x="2092727" y="2788126"/>
                            <a:ext cx="1700858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3DFCE846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Intervention 4 (n = 12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8" name="Textfeld 8"/>
                        <wps:cNvSpPr txBox="1"/>
                        <wps:spPr>
                          <a:xfrm>
                            <a:off x="2092727" y="3481742"/>
                            <a:ext cx="1700858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2A6795AE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Intervention 5 (n = 12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9" name="Textfeld 9"/>
                        <wps:cNvSpPr txBox="1"/>
                        <wps:spPr>
                          <a:xfrm>
                            <a:off x="2092726" y="4177316"/>
                            <a:ext cx="1700858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62E5FC4A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Intervention 6 (n = 12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0" name="Textfeld 10"/>
                        <wps:cNvSpPr txBox="1"/>
                        <wps:spPr>
                          <a:xfrm>
                            <a:off x="2092726" y="4854626"/>
                            <a:ext cx="1700858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2C0C990C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Intervention 7 (n = 12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1" name="Textfeld 11"/>
                        <wps:cNvSpPr txBox="1"/>
                        <wps:spPr>
                          <a:xfrm>
                            <a:off x="2092726" y="5549415"/>
                            <a:ext cx="1700858" cy="27726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ysClr val="windowText" lastClr="000000"/>
                            </a:solidFill>
                          </a:ln>
                        </wps:spPr>
                        <wps:txbx>
                          <w:txbxContent>
                            <w:p w14:paraId="7A5825FE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1"/>
                                  <w:szCs w:val="21"/>
                                  <w:lang w:val="de-DE"/>
                                </w:rPr>
                                <w:t>Intervention 8 (n = 12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" name="Gerade Verbindung mit Pfeil 12"/>
                        <wps:cNvCnPr>
                          <a:stCxn id="3" idx="2"/>
                        </wps:cNvCnPr>
                        <wps:spPr>
                          <a:xfrm>
                            <a:off x="2943225" y="261610"/>
                            <a:ext cx="0" cy="430892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13" name="Textfeld 24"/>
                        <wps:cNvSpPr txBox="1"/>
                        <wps:spPr>
                          <a:xfrm>
                            <a:off x="2942922" y="355996"/>
                            <a:ext cx="1520730" cy="23774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</a:ln>
                        </wps:spPr>
                        <wps:txbx>
                          <w:txbxContent>
                            <w:p w14:paraId="22B669CD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≥ 1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ee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ashout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" name="Textfeld 25"/>
                        <wps:cNvSpPr txBox="1"/>
                        <wps:spPr>
                          <a:xfrm>
                            <a:off x="2942917" y="1059724"/>
                            <a:ext cx="1520730" cy="23774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</a:ln>
                        </wps:spPr>
                        <wps:txbx>
                          <w:txbxContent>
                            <w:p w14:paraId="4B059FEF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≥ 1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ee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ashout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5" name="Textfeld 26"/>
                        <wps:cNvSpPr txBox="1"/>
                        <wps:spPr>
                          <a:xfrm>
                            <a:off x="2942916" y="1755869"/>
                            <a:ext cx="1520730" cy="23774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</a:ln>
                        </wps:spPr>
                        <wps:txbx>
                          <w:txbxContent>
                            <w:p w14:paraId="31D57216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≥ 1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ee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ashout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6" name="Textfeld 27"/>
                        <wps:cNvSpPr txBox="1"/>
                        <wps:spPr>
                          <a:xfrm>
                            <a:off x="2942916" y="2457544"/>
                            <a:ext cx="1520730" cy="23774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</a:ln>
                        </wps:spPr>
                        <wps:txbx>
                          <w:txbxContent>
                            <w:p w14:paraId="64867CCC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≥ 1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ee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ashout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7" name="Textfeld 28"/>
                        <wps:cNvSpPr txBox="1"/>
                        <wps:spPr>
                          <a:xfrm>
                            <a:off x="2942916" y="3160952"/>
                            <a:ext cx="1520730" cy="23774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</a:ln>
                        </wps:spPr>
                        <wps:txbx>
                          <w:txbxContent>
                            <w:p w14:paraId="166E90E7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≥ 1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ee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ashout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8" name="Textfeld 29"/>
                        <wps:cNvSpPr txBox="1"/>
                        <wps:spPr>
                          <a:xfrm>
                            <a:off x="2942916" y="3851059"/>
                            <a:ext cx="1520730" cy="23774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</a:ln>
                        </wps:spPr>
                        <wps:txbx>
                          <w:txbxContent>
                            <w:p w14:paraId="2AB9ABE3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≥ 1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ee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ashout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9" name="Textfeld 31"/>
                        <wps:cNvSpPr txBox="1"/>
                        <wps:spPr>
                          <a:xfrm>
                            <a:off x="2942916" y="4530877"/>
                            <a:ext cx="1520730" cy="23774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</a:ln>
                        </wps:spPr>
                        <wps:txbx>
                          <w:txbxContent>
                            <w:p w14:paraId="3003DF42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≥ 1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ee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ashout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1" name="Gerade Verbindung mit Pfeil 21"/>
                        <wps:cNvCnPr/>
                        <wps:spPr>
                          <a:xfrm>
                            <a:off x="2943225" y="963124"/>
                            <a:ext cx="0" cy="430892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2" name="Gerade Verbindung mit Pfeil 22"/>
                        <wps:cNvCnPr/>
                        <wps:spPr>
                          <a:xfrm>
                            <a:off x="2943225" y="1657040"/>
                            <a:ext cx="0" cy="430892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3" name="Gerade Verbindung mit Pfeil 23"/>
                        <wps:cNvCnPr/>
                        <wps:spPr>
                          <a:xfrm>
                            <a:off x="2943225" y="2353284"/>
                            <a:ext cx="0" cy="430892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4" name="Gerade Verbindung mit Pfeil 24"/>
                        <wps:cNvCnPr/>
                        <wps:spPr>
                          <a:xfrm>
                            <a:off x="2943224" y="3049870"/>
                            <a:ext cx="0" cy="430892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5" name="Gerade Verbindung mit Pfeil 25"/>
                        <wps:cNvCnPr/>
                        <wps:spPr>
                          <a:xfrm>
                            <a:off x="2943224" y="3743519"/>
                            <a:ext cx="0" cy="430892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6" name="Gerade Verbindung mit Pfeil 26"/>
                        <wps:cNvCnPr/>
                        <wps:spPr>
                          <a:xfrm>
                            <a:off x="2943224" y="4429601"/>
                            <a:ext cx="0" cy="430892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7" name="Gerade Verbindung mit Pfeil 27"/>
                        <wps:cNvCnPr/>
                        <wps:spPr>
                          <a:xfrm>
                            <a:off x="2943224" y="5116468"/>
                            <a:ext cx="0" cy="430892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8" name="Textfeld 51"/>
                        <wps:cNvSpPr txBox="1"/>
                        <wps:spPr>
                          <a:xfrm>
                            <a:off x="2943218" y="5233829"/>
                            <a:ext cx="1047502" cy="23774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</a:ln>
                        </wps:spPr>
                        <wps:txbx>
                          <w:txbxContent>
                            <w:p w14:paraId="41DF26F6" w14:textId="77777777" w:rsidR="00B71CE2" w:rsidRDefault="00B71CE2" w:rsidP="00B81E27">
                              <w:pPr>
                                <w:pStyle w:val="StandardWeb"/>
                                <w:spacing w:after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≥ 1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ee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de-DE"/>
                                </w:rPr>
                                <w:t>washout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D4F2269" id="Gruppieren 1" o:spid="_x0000_s1026" style="position:absolute;margin-left:120.75pt;margin-top:17.95pt;width:235.35pt;height:432.95pt;z-index:251659264;mso-width-relative:margin;mso-height-relative:margin" coordorigin="14951" coordsize="29685,5826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feld 3" o:spid="_x0000_s1027" type="#_x0000_t202" style="position:absolute;left:14951;width:28958;height:27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" filled="f" strokecolor="windowText" strokeweight="1.5pt">
                  <v:textbox>
                    <w:txbxContent>
                      <w:p w14:paraId="356548EA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Enrollment (n = 12; 6 females, 6 males)</w:t>
                        </w:r>
                      </w:p>
                    </w:txbxContent>
                  </v:textbox>
                </v:shape>
                <v:shape id="Textfeld 4" o:spid="_x0000_s1028" type="#_x0000_t202" style="position:absolute;left:20927;top:7014;width:17008;height:27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" filled="f" strokecolor="windowText" strokeweight="1.5pt">
                  <v:textbox>
                    <w:txbxContent>
                      <w:p w14:paraId="09AB037D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Intervention 1 (n = 12)</w:t>
                        </w:r>
                      </w:p>
                    </w:txbxContent>
                  </v:textbox>
                </v:shape>
                <v:shape id="Textfeld 5" o:spid="_x0000_s1029" type="#_x0000_t202" style="position:absolute;left:20927;top:13953;width:17008;height:27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" filled="f" strokecolor="windowText" strokeweight="1.5pt">
                  <v:textbox>
                    <w:txbxContent>
                      <w:p w14:paraId="00B19B05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Intervention 2 (n = 12)</w:t>
                        </w:r>
                      </w:p>
                    </w:txbxContent>
                  </v:textbox>
                </v:shape>
                <v:shape id="Textfeld 6" o:spid="_x0000_s1030" type="#_x0000_t202" style="position:absolute;left:20927;top:20915;width:17008;height:27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" filled="f" strokecolor="windowText" strokeweight="1.5pt">
                  <v:textbox>
                    <w:txbxContent>
                      <w:p w14:paraId="3894C2AB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Intervention 3 (n = 12)</w:t>
                        </w:r>
                      </w:p>
                    </w:txbxContent>
                  </v:textbox>
                </v:shape>
                <v:shape id="Textfeld 7" o:spid="_x0000_s1031" type="#_x0000_t202" style="position:absolute;left:20927;top:27881;width:17008;height:27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" filled="f" strokecolor="windowText" strokeweight="1.5pt">
                  <v:textbox>
                    <w:txbxContent>
                      <w:p w14:paraId="3DFCE846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Intervention 4 (n = 12)</w:t>
                        </w:r>
                      </w:p>
                    </w:txbxContent>
                  </v:textbox>
                </v:shape>
                <v:shape id="Textfeld 8" o:spid="_x0000_s1032" type="#_x0000_t202" style="position:absolute;left:20927;top:34817;width:17008;height:27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" filled="f" strokecolor="windowText" strokeweight="1.5pt">
                  <v:textbox>
                    <w:txbxContent>
                      <w:p w14:paraId="2A6795AE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Intervention 5 (n = 12)</w:t>
                        </w:r>
                      </w:p>
                    </w:txbxContent>
                  </v:textbox>
                </v:shape>
                <v:shape id="Textfeld 9" o:spid="_x0000_s1033" type="#_x0000_t202" style="position:absolute;left:20927;top:41773;width:17008;height:27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" filled="f" strokecolor="windowText" strokeweight="1.5pt">
                  <v:textbox>
                    <w:txbxContent>
                      <w:p w14:paraId="62E5FC4A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Intervention 6 (n = 12)</w:t>
                        </w:r>
                      </w:p>
                    </w:txbxContent>
                  </v:textbox>
                </v:shape>
                <v:shape id="Textfeld 10" o:spid="_x0000_s1034" type="#_x0000_t202" style="position:absolute;left:20927;top:48546;width:17008;height:27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" filled="f" strokecolor="windowText" strokeweight="1.5pt">
                  <v:textbox>
                    <w:txbxContent>
                      <w:p w14:paraId="2C0C990C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Intervention 7 (n = 12)</w:t>
                        </w:r>
                      </w:p>
                    </w:txbxContent>
                  </v:textbox>
                </v:shape>
                <v:shape id="Textfeld 11" o:spid="_x0000_s1035" type="#_x0000_t202" style="position:absolute;left:20927;top:55494;width:17008;height:27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" filled="f" strokecolor="windowText" strokeweight="1.5pt">
                  <v:textbox>
                    <w:txbxContent>
                      <w:p w14:paraId="7A5825FE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1"/>
                            <w:szCs w:val="21"/>
                            <w:lang w:val="de-DE"/>
                          </w:rPr>
                          <w:t>Intervention 8 (n = 12)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Gerade Verbindung mit Pfeil 12" o:spid="_x0000_s1036" type="#_x0000_t32" style="position:absolute;left:29432;top:2616;width:0;height:430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" strokecolor="windowText" strokeweight="1.5pt">
                  <v:stroke endarrow="block" joinstyle="miter"/>
                </v:shape>
                <v:shape id="Textfeld 24" o:spid="_x0000_s1037" type="#_x0000_t202" style="position:absolute;left:29429;top:3559;width:15207;height:23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" filled="f" stroked="f" strokeweight="1.5pt">
                  <v:textbox>
                    <w:txbxContent>
                      <w:p w14:paraId="22B669CD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de-DE"/>
                          </w:rPr>
                          <w:t>≥ 1 week washout</w:t>
                        </w:r>
                      </w:p>
                    </w:txbxContent>
                  </v:textbox>
                </v:shape>
                <v:shape id="Textfeld 25" o:spid="_x0000_s1038" type="#_x0000_t202" style="position:absolute;left:29429;top:10597;width:15207;height:2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" filled="f" stroked="f" strokeweight="1.5pt">
                  <v:textbox>
                    <w:txbxContent>
                      <w:p w14:paraId="4B059FEF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de-DE"/>
                          </w:rPr>
                          <w:t>≥ 1 week washout</w:t>
                        </w:r>
                      </w:p>
                    </w:txbxContent>
                  </v:textbox>
                </v:shape>
                <v:shape id="Textfeld 26" o:spid="_x0000_s1039" type="#_x0000_t202" style="position:absolute;left:29429;top:17558;width:15207;height:23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" filled="f" stroked="f" strokeweight="1.5pt">
                  <v:textbox>
                    <w:txbxContent>
                      <w:p w14:paraId="31D57216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de-DE"/>
                          </w:rPr>
                          <w:t>≥ 1 week washout</w:t>
                        </w:r>
                      </w:p>
                    </w:txbxContent>
                  </v:textbox>
                </v:shape>
                <v:shape id="Textfeld 27" o:spid="_x0000_s1040" type="#_x0000_t202" style="position:absolute;left:29429;top:24575;width:15207;height:2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" filled="f" stroked="f" strokeweight="1.5pt">
                  <v:textbox>
                    <w:txbxContent>
                      <w:p w14:paraId="64867CCC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de-DE"/>
                          </w:rPr>
                          <w:t>≥ 1 week washout</w:t>
                        </w:r>
                      </w:p>
                    </w:txbxContent>
                  </v:textbox>
                </v:shape>
                <v:shape id="Textfeld 28" o:spid="_x0000_s1041" type="#_x0000_t202" style="position:absolute;left:29429;top:31609;width:15207;height:2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" filled="f" stroked="f" strokeweight="1.5pt">
                  <v:textbox>
                    <w:txbxContent>
                      <w:p w14:paraId="166E90E7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de-DE"/>
                          </w:rPr>
                          <w:t>≥ 1 week washout</w:t>
                        </w:r>
                      </w:p>
                    </w:txbxContent>
                  </v:textbox>
                </v:shape>
                <v:shape id="Textfeld 29" o:spid="_x0000_s1042" type="#_x0000_t202" style="position:absolute;left:29429;top:38510;width:15207;height:23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" filled="f" stroked="f" strokeweight="1.5pt">
                  <v:textbox>
                    <w:txbxContent>
                      <w:p w14:paraId="2AB9ABE3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de-DE"/>
                          </w:rPr>
                          <w:t>≥ 1 week washout</w:t>
                        </w:r>
                      </w:p>
                    </w:txbxContent>
                  </v:textbox>
                </v:shape>
                <v:shape id="Textfeld 31" o:spid="_x0000_s1043" type="#_x0000_t202" style="position:absolute;left:29429;top:45308;width:15207;height:23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" filled="f" stroked="f" strokeweight="1.5pt">
                  <v:textbox>
                    <w:txbxContent>
                      <w:p w14:paraId="3003DF42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de-DE"/>
                          </w:rPr>
                          <w:t>≥ 1 week washout</w:t>
                        </w:r>
                      </w:p>
                    </w:txbxContent>
                  </v:textbox>
                </v:shape>
                <v:shape id="Gerade Verbindung mit Pfeil 21" o:spid="_x0000_s1044" type="#_x0000_t32" style="position:absolute;left:29432;top:9631;width:0;height:430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" strokecolor="windowText" strokeweight="1.5pt">
                  <v:stroke endarrow="block" joinstyle="miter"/>
                </v:shape>
                <v:shape id="Gerade Verbindung mit Pfeil 22" o:spid="_x0000_s1045" type="#_x0000_t32" style="position:absolute;left:29432;top:16570;width:0;height:430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" strokecolor="windowText" strokeweight="1.5pt">
                  <v:stroke endarrow="block" joinstyle="miter"/>
                </v:shape>
                <v:shape id="Gerade Verbindung mit Pfeil 23" o:spid="_x0000_s1046" type="#_x0000_t32" style="position:absolute;left:29432;top:23532;width:0;height:430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" strokecolor="windowText" strokeweight="1.5pt">
                  <v:stroke endarrow="block" joinstyle="miter"/>
                </v:shape>
                <v:shape id="Gerade Verbindung mit Pfeil 24" o:spid="_x0000_s1047" type="#_x0000_t32" style="position:absolute;left:29432;top:30498;width:0;height:430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" strokecolor="windowText" strokeweight="1.5pt">
                  <v:stroke endarrow="block" joinstyle="miter"/>
                </v:shape>
                <v:shape id="Gerade Verbindung mit Pfeil 25" o:spid="_x0000_s1048" type="#_x0000_t32" style="position:absolute;left:29432;top:37435;width:0;height:430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" strokecolor="windowText" strokeweight="1.5pt">
                  <v:stroke endarrow="block" joinstyle="miter"/>
                </v:shape>
                <v:shape id="Gerade Verbindung mit Pfeil 26" o:spid="_x0000_s1049" type="#_x0000_t32" style="position:absolute;left:29432;top:44296;width:0;height:430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" strokecolor="windowText" strokeweight="1.5pt">
                  <v:stroke endarrow="block" joinstyle="miter"/>
                </v:shape>
                <v:shape id="Gerade Verbindung mit Pfeil 27" o:spid="_x0000_s1050" type="#_x0000_t32" style="position:absolute;left:29432;top:51164;width:0;height:430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" strokecolor="windowText" strokeweight="1.5pt">
                  <v:stroke endarrow="block" joinstyle="miter"/>
                </v:shape>
                <v:shape id="Textfeld 51" o:spid="_x0000_s1051" type="#_x0000_t202" style="position:absolute;left:29432;top:52338;width:10475;height:2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" filled="f" stroked="f" strokeweight="1.5pt">
                  <v:textbox>
                    <w:txbxContent>
                      <w:p w14:paraId="41DF26F6" w14:textId="77777777" w:rsidR="00B71CE2" w:rsidRDefault="00B71CE2" w:rsidP="00B81E27">
                        <w:pPr>
                          <w:pStyle w:val="StandardWeb"/>
                          <w:spacing w:after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de-DE"/>
                          </w:rPr>
                          <w:t>≥ 1 week washout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1D4D3AB6" w14:textId="508368F2" w:rsidR="00B81E27" w:rsidRPr="00B307FF" w:rsidRDefault="00B81E27" w:rsidP="00B81E27"/>
    <w:p w14:paraId="2B10BF2E" w14:textId="750074D9" w:rsidR="00B81E27" w:rsidRPr="00B307FF" w:rsidRDefault="00B81E27" w:rsidP="00B81E27"/>
    <w:p w14:paraId="2320EA21" w14:textId="3CB23355" w:rsidR="00B81E27" w:rsidRPr="00B307FF" w:rsidRDefault="00B81E27" w:rsidP="00B81E27"/>
    <w:p w14:paraId="1B681C86" w14:textId="036F15EE" w:rsidR="00B81E27" w:rsidRPr="00B307FF" w:rsidRDefault="00B81E27" w:rsidP="00B81E27"/>
    <w:p w14:paraId="57A90049" w14:textId="6E58ED81" w:rsidR="00B81E27" w:rsidRPr="00B307FF" w:rsidRDefault="00B81E27" w:rsidP="00B81E27"/>
    <w:p w14:paraId="649C7076" w14:textId="2A5F4CCF" w:rsidR="00B81E27" w:rsidRPr="00B307FF" w:rsidRDefault="00B81E27" w:rsidP="00B81E27"/>
    <w:p w14:paraId="25126FCD" w14:textId="00B9C11E" w:rsidR="00B81E27" w:rsidRPr="00B307FF" w:rsidRDefault="00B81E27" w:rsidP="00B81E27"/>
    <w:p w14:paraId="713248B4" w14:textId="66CEACC9" w:rsidR="00B81E27" w:rsidRPr="00B307FF" w:rsidRDefault="00B81E27" w:rsidP="00B81E27"/>
    <w:p w14:paraId="21C785A5" w14:textId="2E1DA99C" w:rsidR="00B81E27" w:rsidRPr="00B307FF" w:rsidRDefault="00B81E27" w:rsidP="00B81E27"/>
    <w:p w14:paraId="4300A488" w14:textId="6E2FE7F7" w:rsidR="00B81E27" w:rsidRPr="00B307FF" w:rsidRDefault="00B81E27" w:rsidP="00B81E27"/>
    <w:p w14:paraId="3EE2D6BB" w14:textId="5E2189C1" w:rsidR="00B81E27" w:rsidRPr="00B307FF" w:rsidRDefault="00B81E27" w:rsidP="00B81E27"/>
    <w:p w14:paraId="47AE96CA" w14:textId="7CF8D3DA" w:rsidR="00B81E27" w:rsidRPr="00B307FF" w:rsidRDefault="00B81E27" w:rsidP="00B81E27"/>
    <w:p w14:paraId="70E44642" w14:textId="1B644FF9" w:rsidR="00B81E27" w:rsidRPr="00B307FF" w:rsidRDefault="00B81E27" w:rsidP="00B81E27"/>
    <w:p w14:paraId="725CCFBB" w14:textId="07E54387" w:rsidR="00B81E27" w:rsidRPr="00B307FF" w:rsidRDefault="00B81E27" w:rsidP="00B81E27"/>
    <w:p w14:paraId="015C4B84" w14:textId="6DC8FDE5" w:rsidR="00B81E27" w:rsidRPr="00B307FF" w:rsidRDefault="00B81E27" w:rsidP="00B81E27"/>
    <w:p w14:paraId="52C138D2" w14:textId="3E884E60" w:rsidR="00B81E27" w:rsidRPr="00B307FF" w:rsidRDefault="00B81E27" w:rsidP="00B81E27"/>
    <w:p w14:paraId="0E338A66" w14:textId="3B4A7D45" w:rsidR="00B81E27" w:rsidRPr="00B307FF" w:rsidRDefault="00B81E27" w:rsidP="00B81E27"/>
    <w:p w14:paraId="33B48347" w14:textId="62C166BC" w:rsidR="00B81E27" w:rsidRPr="00B307FF" w:rsidRDefault="00B81E27" w:rsidP="00B81E27"/>
    <w:p w14:paraId="308F1842" w14:textId="5C93693F" w:rsidR="00B81E27" w:rsidRPr="00B307FF" w:rsidRDefault="00B81E27" w:rsidP="00B81E27"/>
    <w:p w14:paraId="1E3974D3" w14:textId="560EFF43" w:rsidR="00B81E27" w:rsidRPr="00B307FF" w:rsidRDefault="00B81E27" w:rsidP="00B81E27">
      <w:pPr>
        <w:spacing w:line="480" w:lineRule="auto"/>
        <w:rPr>
          <w:sz w:val="24"/>
          <w:szCs w:val="24"/>
        </w:rPr>
      </w:pPr>
    </w:p>
    <w:p w14:paraId="18637ECA" w14:textId="097B3582" w:rsidR="00B81E27" w:rsidRPr="00B307FF" w:rsidRDefault="00B81E27" w:rsidP="00B81E27">
      <w:pPr>
        <w:spacing w:line="480" w:lineRule="auto"/>
      </w:pPr>
      <w:r w:rsidRPr="00B307FF">
        <w:rPr>
          <w:rFonts w:ascii="Arial" w:hAnsi="Arial" w:cs="Arial"/>
          <w:b/>
          <w:bCs/>
          <w:color w:val="000000" w:themeColor="text1"/>
          <w:kern w:val="24"/>
          <w:sz w:val="24"/>
          <w:szCs w:val="24"/>
        </w:rPr>
        <w:t xml:space="preserve">Figure S1. </w:t>
      </w:r>
      <w:r w:rsidRPr="00B307FF">
        <w:rPr>
          <w:rFonts w:ascii="Arial" w:hAnsi="Arial" w:cs="Arial"/>
          <w:color w:val="000000" w:themeColor="text1"/>
          <w:kern w:val="24"/>
          <w:sz w:val="24"/>
          <w:szCs w:val="24"/>
        </w:rPr>
        <w:t xml:space="preserve">Study CONSORT flow chart diagram. In random order, each participant received one of the eight curcumin formulations on each intervention day. </w:t>
      </w:r>
      <w:r w:rsidRPr="00B307FF">
        <w:rPr>
          <w:rFonts w:ascii="Arial" w:hAnsi="Arial" w:cs="Arial"/>
          <w:color w:val="000000" w:themeColor="text1"/>
          <w:kern w:val="24"/>
          <w:sz w:val="24"/>
          <w:szCs w:val="24"/>
          <w:lang w:val="de-DE"/>
        </w:rPr>
        <w:t xml:space="preserve">CONSORT, </w:t>
      </w:r>
      <w:proofErr w:type="spellStart"/>
      <w:r w:rsidRPr="00B307FF">
        <w:rPr>
          <w:rFonts w:ascii="Arial" w:hAnsi="Arial" w:cs="Arial"/>
          <w:color w:val="000000" w:themeColor="text1"/>
          <w:kern w:val="24"/>
          <w:sz w:val="24"/>
          <w:szCs w:val="24"/>
          <w:lang w:val="de-DE"/>
        </w:rPr>
        <w:t>Consolidated</w:t>
      </w:r>
      <w:proofErr w:type="spellEnd"/>
      <w:r w:rsidRPr="00B307FF">
        <w:rPr>
          <w:rFonts w:ascii="Arial" w:hAnsi="Arial" w:cs="Arial"/>
          <w:color w:val="000000" w:themeColor="text1"/>
          <w:kern w:val="24"/>
          <w:sz w:val="24"/>
          <w:szCs w:val="24"/>
          <w:lang w:val="de-DE"/>
        </w:rPr>
        <w:t xml:space="preserve"> Standards </w:t>
      </w:r>
      <w:proofErr w:type="spellStart"/>
      <w:r w:rsidRPr="00B307FF">
        <w:rPr>
          <w:rFonts w:ascii="Arial" w:hAnsi="Arial" w:cs="Arial"/>
          <w:color w:val="000000" w:themeColor="text1"/>
          <w:kern w:val="24"/>
          <w:sz w:val="24"/>
          <w:szCs w:val="24"/>
          <w:lang w:val="de-DE"/>
        </w:rPr>
        <w:t>of</w:t>
      </w:r>
      <w:proofErr w:type="spellEnd"/>
      <w:r w:rsidRPr="00B307FF">
        <w:rPr>
          <w:rFonts w:ascii="Arial" w:hAnsi="Arial" w:cs="Arial"/>
          <w:color w:val="000000" w:themeColor="text1"/>
          <w:kern w:val="24"/>
          <w:sz w:val="24"/>
          <w:szCs w:val="24"/>
          <w:lang w:val="de-DE"/>
        </w:rPr>
        <w:t xml:space="preserve"> Reporting Trials.</w:t>
      </w:r>
    </w:p>
    <w:p w14:paraId="639634B0" w14:textId="4ECE3A51" w:rsidR="00B81E27" w:rsidRPr="00B307FF" w:rsidRDefault="00B81E27" w:rsidP="00B81E27">
      <w:pPr>
        <w:pStyle w:val="Beschriftung"/>
        <w:keepNext/>
        <w:spacing w:line="480" w:lineRule="auto"/>
        <w:jc w:val="center"/>
      </w:pPr>
      <w:r w:rsidRPr="00B307FF">
        <w:rPr>
          <w:noProof/>
        </w:rPr>
        <w:lastRenderedPageBreak/>
        <w:drawing>
          <wp:inline distT="0" distB="0" distL="0" distR="0" wp14:anchorId="0E0EDE51" wp14:editId="7A61084D">
            <wp:extent cx="5353788" cy="746760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3788" cy="746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0D4FEC" w14:textId="6BD6FA13" w:rsidR="00B307FF" w:rsidRDefault="00B81E27" w:rsidP="00B81E27">
      <w:pPr>
        <w:pStyle w:val="Beschriftung"/>
        <w:keepNext/>
        <w:spacing w:line="480" w:lineRule="auto"/>
        <w:rPr>
          <w:sz w:val="24"/>
          <w:szCs w:val="24"/>
        </w:rPr>
      </w:pPr>
      <w:r w:rsidRPr="00B307FF">
        <w:rPr>
          <w:b/>
          <w:bCs/>
          <w:sz w:val="24"/>
          <w:szCs w:val="24"/>
        </w:rPr>
        <w:t xml:space="preserve">Figure </w:t>
      </w:r>
      <w:r w:rsidR="005F0B3E" w:rsidRPr="00B307FF">
        <w:rPr>
          <w:b/>
          <w:bCs/>
          <w:sz w:val="24"/>
          <w:szCs w:val="24"/>
        </w:rPr>
        <w:t>S</w:t>
      </w:r>
      <w:r w:rsidRPr="00B307FF">
        <w:rPr>
          <w:b/>
          <w:bCs/>
          <w:sz w:val="24"/>
          <w:szCs w:val="24"/>
        </w:rPr>
        <w:t xml:space="preserve">2. </w:t>
      </w:r>
      <w:r w:rsidRPr="00B307FF">
        <w:rPr>
          <w:sz w:val="24"/>
          <w:szCs w:val="24"/>
        </w:rPr>
        <w:t xml:space="preserve">Exemplary HPLC chromatograms of the analyzed plasma samples 2 h after oral administration of 207 mg curcumin in form of (A) native extract, (B) liposomes, (C) turmeric oils, (D) adjuvants, (E) submicron-particle curcumin, (F) </w:t>
      </w:r>
      <w:proofErr w:type="spellStart"/>
      <w:r w:rsidRPr="00B307FF">
        <w:rPr>
          <w:sz w:val="24"/>
          <w:szCs w:val="24"/>
        </w:rPr>
        <w:t>phytosomes</w:t>
      </w:r>
      <w:proofErr w:type="spellEnd"/>
      <w:r w:rsidRPr="00B307FF">
        <w:rPr>
          <w:sz w:val="24"/>
          <w:szCs w:val="24"/>
        </w:rPr>
        <w:t xml:space="preserve">, (G) </w:t>
      </w:r>
      <w:r w:rsidRPr="00B307FF">
        <w:rPr>
          <w:sz w:val="24"/>
          <w:szCs w:val="24"/>
          <w:lang w:val="el-GR"/>
        </w:rPr>
        <w:t>γ</w:t>
      </w:r>
      <w:r w:rsidRPr="00B307FF">
        <w:rPr>
          <w:sz w:val="24"/>
          <w:szCs w:val="24"/>
        </w:rPr>
        <w:t xml:space="preserve">-cyclodextrin complex and (H) micelles with (blue) or without </w:t>
      </w:r>
      <w:r w:rsidRPr="00B307FF">
        <w:rPr>
          <w:sz w:val="24"/>
          <w:szCs w:val="24"/>
        </w:rPr>
        <w:lastRenderedPageBreak/>
        <w:t xml:space="preserve">(black) prior treatment with </w:t>
      </w:r>
      <w:r w:rsidRPr="00B307FF">
        <w:rPr>
          <w:sz w:val="24"/>
          <w:szCs w:val="24"/>
          <w:lang w:val="el-GR"/>
        </w:rPr>
        <w:t>β</w:t>
      </w:r>
      <w:r w:rsidRPr="00B307FF">
        <w:rPr>
          <w:sz w:val="24"/>
          <w:szCs w:val="24"/>
        </w:rPr>
        <w:t>-glucuronidase. Peak 1, bis-</w:t>
      </w:r>
      <w:proofErr w:type="spellStart"/>
      <w:r w:rsidRPr="00B307FF">
        <w:rPr>
          <w:sz w:val="24"/>
          <w:szCs w:val="24"/>
        </w:rPr>
        <w:t>demethoxycurcumin</w:t>
      </w:r>
      <w:proofErr w:type="spellEnd"/>
      <w:r w:rsidRPr="00B307FF">
        <w:rPr>
          <w:sz w:val="24"/>
          <w:szCs w:val="24"/>
        </w:rPr>
        <w:t xml:space="preserve">; peak 2, </w:t>
      </w:r>
      <w:proofErr w:type="spellStart"/>
      <w:r w:rsidRPr="00B307FF">
        <w:rPr>
          <w:sz w:val="24"/>
          <w:szCs w:val="24"/>
        </w:rPr>
        <w:t>demethoxycurcumin</w:t>
      </w:r>
      <w:proofErr w:type="spellEnd"/>
      <w:r w:rsidRPr="00B307FF">
        <w:rPr>
          <w:sz w:val="24"/>
          <w:szCs w:val="24"/>
        </w:rPr>
        <w:t>; peak 3, curcumin.</w:t>
      </w:r>
    </w:p>
    <w:p w14:paraId="31449AD9" w14:textId="77777777" w:rsidR="00B307FF" w:rsidRDefault="00B307FF">
      <w:pPr>
        <w:rPr>
          <w:rFonts w:ascii="Arial" w:hAnsi="Arial"/>
          <w:iCs/>
          <w:sz w:val="24"/>
          <w:szCs w:val="24"/>
        </w:rPr>
      </w:pPr>
      <w:r>
        <w:rPr>
          <w:sz w:val="24"/>
          <w:szCs w:val="24"/>
        </w:rPr>
        <w:br w:type="page"/>
      </w:r>
    </w:p>
    <w:p w14:paraId="1630DE90" w14:textId="77777777" w:rsidR="00B81E27" w:rsidRPr="00B307FF" w:rsidRDefault="00B81E27" w:rsidP="00B81E27">
      <w:pPr>
        <w:pStyle w:val="Beschriftung"/>
        <w:keepNext/>
        <w:spacing w:line="480" w:lineRule="auto"/>
        <w:rPr>
          <w:sz w:val="24"/>
          <w:szCs w:val="24"/>
        </w:rPr>
      </w:pPr>
    </w:p>
    <w:p w14:paraId="361C453A" w14:textId="2439803B" w:rsidR="00B71CE2" w:rsidRPr="00B307FF" w:rsidRDefault="00FD4776" w:rsidP="00B71CE2">
      <w:r w:rsidRPr="00F769A8">
        <w:rPr>
          <w:noProof/>
          <w:highlight w:val="red"/>
        </w:rPr>
        <w:object w:dxaOrig="12269" w:dyaOrig="7483" w14:anchorId="3A88EF4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52.7pt;height:276.7pt;mso-width-percent:0;mso-height-percent:0;mso-width-percent:0;mso-height-percent:0" o:ole="" filled="t">
            <v:imagedata r:id="rId8" o:title=""/>
          </v:shape>
          <o:OLEObject Type="Embed" ProgID="Prism9.Document" ShapeID="_x0000_i1025" DrawAspect="Content" ObjectID="_1691515979" r:id="rId9"/>
        </w:object>
      </w:r>
    </w:p>
    <w:p w14:paraId="42F27708" w14:textId="4E4F82E8" w:rsidR="00B71CE2" w:rsidRPr="00B307FF" w:rsidRDefault="00B71CE2" w:rsidP="00B307FF">
      <w:pPr>
        <w:spacing w:line="480" w:lineRule="auto"/>
        <w:rPr>
          <w:rFonts w:ascii="Arial" w:hAnsi="Arial" w:cs="Arial"/>
          <w:bCs/>
          <w:sz w:val="24"/>
          <w:szCs w:val="24"/>
        </w:rPr>
      </w:pPr>
      <w:r w:rsidRPr="00B307FF">
        <w:rPr>
          <w:rFonts w:ascii="Arial" w:hAnsi="Arial" w:cs="Arial"/>
          <w:b/>
          <w:bCs/>
          <w:sz w:val="24"/>
          <w:szCs w:val="24"/>
        </w:rPr>
        <w:t xml:space="preserve">Figure S3. </w:t>
      </w:r>
      <w:r w:rsidRPr="00B307FF">
        <w:rPr>
          <w:rFonts w:ascii="Arial" w:hAnsi="Arial" w:cs="Arial"/>
          <w:bCs/>
          <w:sz w:val="24"/>
          <w:szCs w:val="24"/>
        </w:rPr>
        <w:t xml:space="preserve">Scatter dot plots of total plasma curcumin </w:t>
      </w:r>
      <w:r w:rsidRPr="00B307FF">
        <w:rPr>
          <w:rFonts w:ascii="Arial" w:hAnsi="Arial" w:cs="Arial"/>
          <w:sz w:val="24"/>
          <w:szCs w:val="24"/>
        </w:rPr>
        <w:t>AUC</w:t>
      </w:r>
      <w:r w:rsidRPr="00B307FF">
        <w:rPr>
          <w:rFonts w:ascii="Arial" w:hAnsi="Arial" w:cs="Arial"/>
          <w:sz w:val="24"/>
          <w:szCs w:val="24"/>
          <w:vertAlign w:val="subscript"/>
        </w:rPr>
        <w:t>0-24 h</w:t>
      </w:r>
      <w:r w:rsidRPr="00B307FF">
        <w:rPr>
          <w:rFonts w:ascii="Arial" w:hAnsi="Arial" w:cs="Arial"/>
          <w:bCs/>
          <w:sz w:val="24"/>
          <w:szCs w:val="24"/>
        </w:rPr>
        <w:t xml:space="preserve"> following the intake of 207 mg curcumin from each of the given formulations i</w:t>
      </w:r>
      <w:r w:rsidR="00F769A8" w:rsidRPr="00B307FF">
        <w:rPr>
          <w:rFonts w:ascii="Arial" w:hAnsi="Arial" w:cs="Arial"/>
          <w:bCs/>
          <w:sz w:val="24"/>
          <w:szCs w:val="24"/>
        </w:rPr>
        <w:t>n the study population (n =</w:t>
      </w:r>
      <w:r w:rsidR="00AF4D68" w:rsidRPr="00B307FF">
        <w:rPr>
          <w:rFonts w:ascii="Arial" w:hAnsi="Arial" w:cs="Arial"/>
          <w:bCs/>
          <w:sz w:val="24"/>
          <w:szCs w:val="24"/>
        </w:rPr>
        <w:t xml:space="preserve"> </w:t>
      </w:r>
      <w:r w:rsidR="00F769A8" w:rsidRPr="00B307FF">
        <w:rPr>
          <w:rFonts w:ascii="Arial" w:hAnsi="Arial" w:cs="Arial"/>
          <w:bCs/>
          <w:sz w:val="24"/>
          <w:szCs w:val="24"/>
        </w:rPr>
        <w:t xml:space="preserve">12). (A) </w:t>
      </w:r>
      <w:r w:rsidR="007F3DB5" w:rsidRPr="00B307FF">
        <w:rPr>
          <w:rFonts w:ascii="Arial" w:hAnsi="Arial" w:cs="Arial"/>
          <w:bCs/>
          <w:sz w:val="24"/>
          <w:szCs w:val="24"/>
        </w:rPr>
        <w:t>shows formulations with</w:t>
      </w:r>
      <w:r w:rsidR="00F769A8" w:rsidRPr="00B307FF">
        <w:rPr>
          <w:rFonts w:ascii="Arial" w:hAnsi="Arial" w:cs="Arial"/>
          <w:bCs/>
          <w:sz w:val="24"/>
          <w:szCs w:val="24"/>
        </w:rPr>
        <w:t xml:space="preserve"> lower</w:t>
      </w:r>
      <w:r w:rsidR="007F3DB5" w:rsidRPr="00B307FF">
        <w:rPr>
          <w:rFonts w:ascii="Arial" w:hAnsi="Arial" w:cs="Arial"/>
          <w:bCs/>
          <w:sz w:val="24"/>
          <w:szCs w:val="24"/>
        </w:rPr>
        <w:t xml:space="preserve"> and</w:t>
      </w:r>
      <w:r w:rsidR="00F769A8" w:rsidRPr="00B307FF">
        <w:rPr>
          <w:rFonts w:ascii="Arial" w:hAnsi="Arial" w:cs="Arial"/>
          <w:bCs/>
          <w:sz w:val="24"/>
          <w:szCs w:val="24"/>
        </w:rPr>
        <w:t xml:space="preserve"> (B) </w:t>
      </w:r>
      <w:r w:rsidR="007F3DB5" w:rsidRPr="00B307FF">
        <w:rPr>
          <w:rFonts w:ascii="Arial" w:hAnsi="Arial" w:cs="Arial"/>
          <w:bCs/>
          <w:sz w:val="24"/>
          <w:szCs w:val="24"/>
        </w:rPr>
        <w:t>with</w:t>
      </w:r>
      <w:r w:rsidR="00F769A8" w:rsidRPr="00B307FF">
        <w:rPr>
          <w:rFonts w:ascii="Arial" w:hAnsi="Arial" w:cs="Arial"/>
          <w:bCs/>
          <w:sz w:val="24"/>
          <w:szCs w:val="24"/>
        </w:rPr>
        <w:t xml:space="preserve"> higher bioavailab</w:t>
      </w:r>
      <w:r w:rsidR="007F3DB5" w:rsidRPr="00B307FF">
        <w:rPr>
          <w:rFonts w:ascii="Arial" w:hAnsi="Arial" w:cs="Arial"/>
          <w:bCs/>
          <w:sz w:val="24"/>
          <w:szCs w:val="24"/>
        </w:rPr>
        <w:t>ility</w:t>
      </w:r>
      <w:r w:rsidR="00F769A8" w:rsidRPr="00B307FF">
        <w:rPr>
          <w:rFonts w:ascii="Arial" w:hAnsi="Arial" w:cs="Arial"/>
          <w:bCs/>
          <w:sz w:val="24"/>
          <w:szCs w:val="24"/>
        </w:rPr>
        <w:t xml:space="preserve">. Data </w:t>
      </w:r>
      <w:r w:rsidR="007F3DB5" w:rsidRPr="00B307FF">
        <w:rPr>
          <w:rFonts w:ascii="Arial" w:hAnsi="Arial" w:cs="Arial"/>
          <w:bCs/>
          <w:sz w:val="24"/>
          <w:szCs w:val="24"/>
        </w:rPr>
        <w:t xml:space="preserve">from individual </w:t>
      </w:r>
      <w:r w:rsidR="00F769A8" w:rsidRPr="00B307FF">
        <w:rPr>
          <w:rFonts w:ascii="Arial" w:hAnsi="Arial" w:cs="Arial"/>
          <w:bCs/>
          <w:sz w:val="24"/>
          <w:szCs w:val="24"/>
        </w:rPr>
        <w:t>participant</w:t>
      </w:r>
      <w:r w:rsidR="007F3DB5" w:rsidRPr="00B307FF">
        <w:rPr>
          <w:rFonts w:ascii="Arial" w:hAnsi="Arial" w:cs="Arial"/>
          <w:bCs/>
          <w:sz w:val="24"/>
          <w:szCs w:val="24"/>
        </w:rPr>
        <w:t>s</w:t>
      </w:r>
      <w:r w:rsidR="00F769A8" w:rsidRPr="00B307FF">
        <w:rPr>
          <w:rFonts w:ascii="Arial" w:hAnsi="Arial" w:cs="Arial"/>
          <w:bCs/>
          <w:sz w:val="24"/>
          <w:szCs w:val="24"/>
        </w:rPr>
        <w:t xml:space="preserve"> are presented in the same </w:t>
      </w:r>
      <w:proofErr w:type="spellStart"/>
      <w:r w:rsidR="00F769A8" w:rsidRPr="00B307FF">
        <w:rPr>
          <w:rFonts w:ascii="Arial" w:hAnsi="Arial" w:cs="Arial"/>
          <w:bCs/>
          <w:sz w:val="24"/>
          <w:szCs w:val="24"/>
        </w:rPr>
        <w:t>colour</w:t>
      </w:r>
      <w:proofErr w:type="spellEnd"/>
      <w:r w:rsidR="007F3DB5" w:rsidRPr="00B307FF">
        <w:rPr>
          <w:rFonts w:ascii="Arial" w:hAnsi="Arial" w:cs="Arial"/>
          <w:bCs/>
          <w:sz w:val="24"/>
          <w:szCs w:val="24"/>
        </w:rPr>
        <w:t xml:space="preserve"> in all plots</w:t>
      </w:r>
      <w:r w:rsidR="00F769A8" w:rsidRPr="00B307FF">
        <w:rPr>
          <w:rFonts w:ascii="Arial" w:hAnsi="Arial" w:cs="Arial"/>
          <w:bCs/>
          <w:sz w:val="24"/>
          <w:szCs w:val="24"/>
        </w:rPr>
        <w:t>. Horizontal b</w:t>
      </w:r>
      <w:r w:rsidRPr="00B307FF">
        <w:rPr>
          <w:rFonts w:ascii="Arial" w:hAnsi="Arial" w:cs="Arial"/>
          <w:bCs/>
          <w:sz w:val="24"/>
          <w:szCs w:val="24"/>
        </w:rPr>
        <w:t xml:space="preserve">lack lines present the mean </w:t>
      </w:r>
      <w:r w:rsidR="00F769A8" w:rsidRPr="00B307FF">
        <w:rPr>
          <w:rFonts w:ascii="Arial" w:hAnsi="Arial" w:cs="Arial"/>
          <w:sz w:val="24"/>
          <w:szCs w:val="24"/>
        </w:rPr>
        <w:t>AUC</w:t>
      </w:r>
      <w:r w:rsidR="00F769A8" w:rsidRPr="00B307FF">
        <w:rPr>
          <w:rFonts w:ascii="Arial" w:hAnsi="Arial" w:cs="Arial"/>
          <w:sz w:val="24"/>
          <w:szCs w:val="24"/>
          <w:vertAlign w:val="subscript"/>
        </w:rPr>
        <w:t>0-24 h</w:t>
      </w:r>
      <w:r w:rsidRPr="00B307FF">
        <w:rPr>
          <w:rFonts w:ascii="Arial" w:hAnsi="Arial" w:cs="Arial"/>
          <w:bCs/>
          <w:sz w:val="24"/>
          <w:szCs w:val="24"/>
        </w:rPr>
        <w:t xml:space="preserve"> for each formulation</w:t>
      </w:r>
      <w:r w:rsidR="00F769A8" w:rsidRPr="00B307FF">
        <w:rPr>
          <w:rFonts w:ascii="Arial" w:hAnsi="Arial" w:cs="Arial"/>
          <w:bCs/>
          <w:sz w:val="24"/>
          <w:szCs w:val="24"/>
        </w:rPr>
        <w:t xml:space="preserve"> (n = 12)</w:t>
      </w:r>
      <w:r w:rsidRPr="00B307FF">
        <w:rPr>
          <w:rFonts w:ascii="Arial" w:hAnsi="Arial" w:cs="Arial"/>
          <w:bCs/>
          <w:sz w:val="24"/>
          <w:szCs w:val="24"/>
        </w:rPr>
        <w:t xml:space="preserve">. </w:t>
      </w:r>
      <w:r w:rsidR="00F769A8" w:rsidRPr="00B307FF">
        <w:rPr>
          <w:rFonts w:ascii="Arial" w:hAnsi="Arial" w:cs="Arial"/>
          <w:sz w:val="24"/>
          <w:szCs w:val="24"/>
        </w:rPr>
        <w:t>AUC, area under the plasma concentration time curve.</w:t>
      </w:r>
    </w:p>
    <w:p w14:paraId="6D8CD18A" w14:textId="77777777" w:rsidR="00B307FF" w:rsidRDefault="00B307FF">
      <w:pPr>
        <w:rPr>
          <w:rFonts w:ascii="Arial" w:hAnsi="Arial"/>
          <w:b/>
          <w:iCs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240D64DB" w14:textId="2FF538B2" w:rsidR="009F7D44" w:rsidRPr="00B307FF" w:rsidRDefault="009F7D44" w:rsidP="00432B23">
      <w:pPr>
        <w:pStyle w:val="Beschriftung"/>
        <w:keepNext/>
        <w:spacing w:line="480" w:lineRule="auto"/>
        <w:rPr>
          <w:sz w:val="24"/>
          <w:szCs w:val="24"/>
          <w:vertAlign w:val="superscript"/>
        </w:rPr>
      </w:pPr>
      <w:r w:rsidRPr="00B307FF">
        <w:rPr>
          <w:b/>
          <w:sz w:val="24"/>
          <w:szCs w:val="24"/>
        </w:rPr>
        <w:lastRenderedPageBreak/>
        <w:t xml:space="preserve">Table </w:t>
      </w:r>
      <w:r w:rsidR="00B81E27" w:rsidRPr="00B307FF">
        <w:rPr>
          <w:b/>
          <w:sz w:val="24"/>
          <w:szCs w:val="24"/>
        </w:rPr>
        <w:t>S</w:t>
      </w:r>
      <w:r w:rsidR="00B81E27" w:rsidRPr="00B307FF">
        <w:rPr>
          <w:b/>
          <w:sz w:val="24"/>
          <w:szCs w:val="24"/>
        </w:rPr>
        <w:fldChar w:fldCharType="begin"/>
      </w:r>
      <w:r w:rsidR="00B81E27" w:rsidRPr="00B307FF">
        <w:rPr>
          <w:b/>
          <w:sz w:val="24"/>
          <w:szCs w:val="24"/>
        </w:rPr>
        <w:instrText xml:space="preserve"> SEQ Supplemental_Table \* ARABIC </w:instrText>
      </w:r>
      <w:r w:rsidR="00B81E27" w:rsidRPr="00B307FF">
        <w:rPr>
          <w:b/>
          <w:sz w:val="24"/>
          <w:szCs w:val="24"/>
        </w:rPr>
        <w:fldChar w:fldCharType="separate"/>
      </w:r>
      <w:r w:rsidR="000E76CB" w:rsidRPr="00B307FF">
        <w:rPr>
          <w:b/>
          <w:noProof/>
          <w:sz w:val="24"/>
          <w:szCs w:val="24"/>
        </w:rPr>
        <w:t>1</w:t>
      </w:r>
      <w:r w:rsidR="00B81E27" w:rsidRPr="00B307FF">
        <w:rPr>
          <w:b/>
          <w:noProof/>
          <w:sz w:val="24"/>
          <w:szCs w:val="24"/>
        </w:rPr>
        <w:fldChar w:fldCharType="end"/>
      </w:r>
      <w:r w:rsidR="00D65832" w:rsidRPr="00B307FF">
        <w:rPr>
          <w:b/>
          <w:noProof/>
          <w:sz w:val="24"/>
          <w:szCs w:val="24"/>
        </w:rPr>
        <w:t>.</w:t>
      </w:r>
      <w:r w:rsidR="00B131ED" w:rsidRPr="00B307FF">
        <w:rPr>
          <w:sz w:val="24"/>
          <w:szCs w:val="24"/>
        </w:rPr>
        <w:t xml:space="preserve"> </w:t>
      </w:r>
      <w:r w:rsidR="001835E2" w:rsidRPr="00B307FF">
        <w:rPr>
          <w:sz w:val="24"/>
          <w:szCs w:val="24"/>
        </w:rPr>
        <w:t>Data reported in previous clinical trials that was used to calculate “dose-normalized” p</w:t>
      </w:r>
      <w:r w:rsidR="00432B23" w:rsidRPr="00B307FF">
        <w:rPr>
          <w:sz w:val="24"/>
          <w:szCs w:val="24"/>
        </w:rPr>
        <w:t>harmacokinetic data (AUC</w:t>
      </w:r>
      <w:r w:rsidR="00432B23" w:rsidRPr="00B307FF">
        <w:rPr>
          <w:sz w:val="24"/>
          <w:szCs w:val="24"/>
          <w:vertAlign w:val="subscript"/>
        </w:rPr>
        <w:t>0-24 h</w:t>
      </w:r>
      <w:r w:rsidR="00432B23" w:rsidRPr="00B307FF">
        <w:rPr>
          <w:sz w:val="24"/>
          <w:szCs w:val="24"/>
        </w:rPr>
        <w:t xml:space="preserve">, </w:t>
      </w:r>
      <w:proofErr w:type="spellStart"/>
      <w:r w:rsidR="00432B23" w:rsidRPr="00B307FF">
        <w:rPr>
          <w:sz w:val="24"/>
          <w:szCs w:val="24"/>
        </w:rPr>
        <w:t>C</w:t>
      </w:r>
      <w:r w:rsidR="00432B23" w:rsidRPr="00B307FF">
        <w:rPr>
          <w:sz w:val="24"/>
          <w:szCs w:val="24"/>
          <w:vertAlign w:val="subscript"/>
        </w:rPr>
        <w:t>max</w:t>
      </w:r>
      <w:proofErr w:type="spellEnd"/>
      <w:r w:rsidR="00432B23" w:rsidRPr="00B307FF">
        <w:rPr>
          <w:sz w:val="24"/>
          <w:szCs w:val="24"/>
        </w:rPr>
        <w:t xml:space="preserve">) </w:t>
      </w:r>
      <w:r w:rsidR="001835E2" w:rsidRPr="00B307FF">
        <w:rPr>
          <w:sz w:val="24"/>
          <w:szCs w:val="24"/>
        </w:rPr>
        <w:t>for</w:t>
      </w:r>
      <w:r w:rsidR="00432B23" w:rsidRPr="00B307FF">
        <w:rPr>
          <w:sz w:val="24"/>
          <w:szCs w:val="24"/>
        </w:rPr>
        <w:t xml:space="preserve"> </w:t>
      </w:r>
      <w:r w:rsidR="001835E2" w:rsidRPr="00B307FF">
        <w:rPr>
          <w:sz w:val="24"/>
          <w:szCs w:val="24"/>
        </w:rPr>
        <w:t>total (</w:t>
      </w:r>
      <w:r w:rsidR="00432B23" w:rsidRPr="00B307FF">
        <w:rPr>
          <w:sz w:val="24"/>
          <w:szCs w:val="24"/>
        </w:rPr>
        <w:t xml:space="preserve">free </w:t>
      </w:r>
      <w:r w:rsidR="001835E2" w:rsidRPr="00B307FF">
        <w:rPr>
          <w:sz w:val="24"/>
          <w:szCs w:val="24"/>
        </w:rPr>
        <w:t>plus</w:t>
      </w:r>
      <w:r w:rsidR="00432B23" w:rsidRPr="00B307FF">
        <w:rPr>
          <w:sz w:val="24"/>
          <w:szCs w:val="24"/>
        </w:rPr>
        <w:t xml:space="preserve"> conjugated</w:t>
      </w:r>
      <w:r w:rsidR="001835E2" w:rsidRPr="00B307FF">
        <w:rPr>
          <w:sz w:val="24"/>
          <w:szCs w:val="24"/>
        </w:rPr>
        <w:t>)</w:t>
      </w:r>
      <w:r w:rsidR="00432B23" w:rsidRPr="00B307FF">
        <w:rPr>
          <w:sz w:val="24"/>
          <w:szCs w:val="24"/>
        </w:rPr>
        <w:t xml:space="preserve"> curcumin</w:t>
      </w:r>
      <w:r w:rsidR="001835E2" w:rsidRPr="00B307FF">
        <w:rPr>
          <w:sz w:val="24"/>
          <w:szCs w:val="24"/>
        </w:rPr>
        <w:t xml:space="preserve"> displayed in Figure 1</w:t>
      </w:r>
      <w:r w:rsidR="00432B23" w:rsidRPr="00B307FF">
        <w:rPr>
          <w:sz w:val="24"/>
          <w:szCs w:val="24"/>
        </w:rPr>
        <w:t>.</w:t>
      </w:r>
      <w:r w:rsidR="00B81E27" w:rsidRPr="00B307FF">
        <w:rPr>
          <w:sz w:val="24"/>
          <w:szCs w:val="24"/>
          <w:vertAlign w:val="superscript"/>
        </w:rPr>
        <w:t>a)</w:t>
      </w:r>
    </w:p>
    <w:tbl>
      <w:tblPr>
        <w:tblStyle w:val="Tabellenraster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73"/>
        <w:gridCol w:w="808"/>
        <w:gridCol w:w="1202"/>
        <w:gridCol w:w="1727"/>
        <w:gridCol w:w="939"/>
        <w:gridCol w:w="1539"/>
        <w:gridCol w:w="1184"/>
      </w:tblGrid>
      <w:tr w:rsidR="00B131ED" w:rsidRPr="00B307FF" w14:paraId="7BF72062" w14:textId="77777777" w:rsidTr="00FC5A6E">
        <w:trPr>
          <w:trHeight w:val="697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DD0702" w14:textId="19C74617" w:rsidR="009F7D44" w:rsidRPr="00B307FF" w:rsidRDefault="009F7D44" w:rsidP="00FC5A6E">
            <w:pPr>
              <w:pStyle w:val="Beschriftung"/>
              <w:keepNext/>
              <w:spacing w:after="0"/>
              <w:rPr>
                <w:b/>
              </w:rPr>
            </w:pPr>
            <w:r w:rsidRPr="00B307FF">
              <w:rPr>
                <w:b/>
              </w:rPr>
              <w:t>Formulation</w:t>
            </w:r>
          </w:p>
        </w:tc>
        <w:tc>
          <w:tcPr>
            <w:tcW w:w="8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10B62E" w14:textId="77777777" w:rsidR="00FC5A6E" w:rsidRPr="00B307FF" w:rsidRDefault="009F7D44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Dose</w:t>
            </w:r>
          </w:p>
          <w:p w14:paraId="0462CAD2" w14:textId="1418FFD1" w:rsidR="009F7D44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[</w:t>
            </w:r>
            <w:r w:rsidR="009F7D44" w:rsidRPr="00B307FF">
              <w:rPr>
                <w:b/>
              </w:rPr>
              <w:t>mg</w:t>
            </w:r>
            <w:r w:rsidRPr="00B307FF">
              <w:rPr>
                <w:b/>
              </w:rPr>
              <w:t>]</w:t>
            </w:r>
          </w:p>
        </w:tc>
        <w:tc>
          <w:tcPr>
            <w:tcW w:w="12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65BB8C" w14:textId="70F930D0" w:rsidR="00970E2E" w:rsidRPr="00B307FF" w:rsidRDefault="009F7D44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A</w:t>
            </w:r>
            <w:r w:rsidR="00FC5A6E" w:rsidRPr="00B307FF">
              <w:rPr>
                <w:b/>
              </w:rPr>
              <w:t>UC</w:t>
            </w:r>
          </w:p>
          <w:p w14:paraId="5D0B8DC3" w14:textId="285B3BC5" w:rsidR="009F7D44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[</w:t>
            </w:r>
            <w:proofErr w:type="spellStart"/>
            <w:r w:rsidR="00970E2E" w:rsidRPr="00B307FF">
              <w:rPr>
                <w:b/>
              </w:rPr>
              <w:t>nM</w:t>
            </w:r>
            <w:proofErr w:type="spellEnd"/>
            <w:r w:rsidR="009F7D44" w:rsidRPr="00B307FF">
              <w:rPr>
                <w:b/>
              </w:rPr>
              <w:t xml:space="preserve"> x h</w:t>
            </w:r>
            <w:r w:rsidRPr="00B307FF">
              <w:rPr>
                <w:b/>
              </w:rPr>
              <w:t>]</w:t>
            </w:r>
          </w:p>
        </w:tc>
        <w:tc>
          <w:tcPr>
            <w:tcW w:w="17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4A69E1" w14:textId="15D81950" w:rsidR="009F7D44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b/>
                <w:lang w:val="de-DE"/>
              </w:rPr>
            </w:pPr>
            <w:r w:rsidRPr="00B307FF">
              <w:rPr>
                <w:b/>
                <w:lang w:val="de-DE"/>
              </w:rPr>
              <w:t>AUC/dose</w:t>
            </w:r>
          </w:p>
          <w:p w14:paraId="04CC8FC5" w14:textId="60524BE8" w:rsidR="009F7D44" w:rsidRPr="00B307FF" w:rsidRDefault="00970E2E" w:rsidP="00FC5A6E">
            <w:pPr>
              <w:pStyle w:val="Beschriftung"/>
              <w:keepNext/>
              <w:spacing w:after="0"/>
              <w:jc w:val="center"/>
              <w:rPr>
                <w:b/>
                <w:vertAlign w:val="superscript"/>
                <w:lang w:val="de-DE"/>
              </w:rPr>
            </w:pPr>
            <w:r w:rsidRPr="00B307FF">
              <w:rPr>
                <w:b/>
                <w:lang w:val="de-DE"/>
              </w:rPr>
              <w:t xml:space="preserve"> </w:t>
            </w:r>
            <w:r w:rsidR="00FC5A6E" w:rsidRPr="00B307FF">
              <w:rPr>
                <w:b/>
                <w:lang w:val="de-DE"/>
              </w:rPr>
              <w:t>[</w:t>
            </w:r>
            <w:r w:rsidRPr="00B307FF">
              <w:rPr>
                <w:b/>
                <w:lang w:val="de-DE"/>
              </w:rPr>
              <w:t>(</w:t>
            </w:r>
            <w:proofErr w:type="spellStart"/>
            <w:r w:rsidRPr="00B307FF">
              <w:rPr>
                <w:b/>
                <w:lang w:val="de-DE"/>
              </w:rPr>
              <w:t>nM</w:t>
            </w:r>
            <w:proofErr w:type="spellEnd"/>
            <w:r w:rsidRPr="00B307FF">
              <w:rPr>
                <w:b/>
                <w:lang w:val="de-DE"/>
              </w:rPr>
              <w:t xml:space="preserve"> x h) </w:t>
            </w:r>
            <w:r w:rsidR="009F7D44" w:rsidRPr="00B307FF">
              <w:rPr>
                <w:b/>
                <w:lang w:val="de-DE"/>
              </w:rPr>
              <w:t>mg</w:t>
            </w:r>
            <w:r w:rsidRPr="00B307FF">
              <w:rPr>
                <w:b/>
                <w:vertAlign w:val="superscript"/>
                <w:lang w:val="de-DE"/>
              </w:rPr>
              <w:t>-1</w:t>
            </w:r>
            <w:r w:rsidR="00FC5A6E" w:rsidRPr="00B307FF">
              <w:rPr>
                <w:b/>
                <w:lang w:val="de-DE"/>
              </w:rPr>
              <w:t>]</w:t>
            </w:r>
          </w:p>
        </w:tc>
        <w:tc>
          <w:tcPr>
            <w:tcW w:w="7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DF1242" w14:textId="5A1E38BE" w:rsidR="00970E2E" w:rsidRPr="00B307FF" w:rsidRDefault="009F7D44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proofErr w:type="spellStart"/>
            <w:r w:rsidRPr="00B307FF">
              <w:rPr>
                <w:b/>
              </w:rPr>
              <w:t>C</w:t>
            </w:r>
            <w:r w:rsidRPr="00B307FF">
              <w:rPr>
                <w:b/>
                <w:vertAlign w:val="subscript"/>
              </w:rPr>
              <w:t>max</w:t>
            </w:r>
            <w:proofErr w:type="spellEnd"/>
            <w:r w:rsidRPr="00B307FF">
              <w:rPr>
                <w:b/>
              </w:rPr>
              <w:t xml:space="preserve"> </w:t>
            </w:r>
          </w:p>
          <w:p w14:paraId="36B4206E" w14:textId="58621F41" w:rsidR="009F7D44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[</w:t>
            </w:r>
            <w:proofErr w:type="spellStart"/>
            <w:r w:rsidR="00970E2E" w:rsidRPr="00B307FF">
              <w:rPr>
                <w:b/>
              </w:rPr>
              <w:t>nM</w:t>
            </w:r>
            <w:proofErr w:type="spellEnd"/>
            <w:r w:rsidRPr="00B307FF">
              <w:rPr>
                <w:b/>
              </w:rPr>
              <w:t>]</w:t>
            </w:r>
          </w:p>
        </w:tc>
        <w:tc>
          <w:tcPr>
            <w:tcW w:w="15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4CE7B7" w14:textId="503647DA" w:rsidR="009F7D44" w:rsidRPr="00B307FF" w:rsidRDefault="009F7D44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proofErr w:type="spellStart"/>
            <w:r w:rsidRPr="00B307FF">
              <w:rPr>
                <w:b/>
              </w:rPr>
              <w:t>C</w:t>
            </w:r>
            <w:r w:rsidRPr="00B307FF">
              <w:rPr>
                <w:b/>
                <w:vertAlign w:val="subscript"/>
              </w:rPr>
              <w:t>max</w:t>
            </w:r>
            <w:proofErr w:type="spellEnd"/>
            <w:r w:rsidRPr="00B307FF">
              <w:rPr>
                <w:b/>
              </w:rPr>
              <w:t xml:space="preserve">/dose, </w:t>
            </w:r>
            <w:r w:rsidR="00FC5A6E" w:rsidRPr="00B307FF">
              <w:rPr>
                <w:b/>
              </w:rPr>
              <w:t>[</w:t>
            </w:r>
            <w:proofErr w:type="spellStart"/>
            <w:r w:rsidR="00FC5A6E" w:rsidRPr="00B307FF">
              <w:rPr>
                <w:b/>
              </w:rPr>
              <w:t>nM</w:t>
            </w:r>
            <w:proofErr w:type="spellEnd"/>
            <w:r w:rsidR="00970E2E" w:rsidRPr="00B307FF">
              <w:rPr>
                <w:b/>
              </w:rPr>
              <w:t xml:space="preserve"> </w:t>
            </w:r>
            <w:r w:rsidRPr="00B307FF">
              <w:rPr>
                <w:b/>
              </w:rPr>
              <w:t>mg</w:t>
            </w:r>
            <w:r w:rsidR="00970E2E" w:rsidRPr="00B307FF">
              <w:rPr>
                <w:b/>
                <w:vertAlign w:val="superscript"/>
              </w:rPr>
              <w:t>-1</w:t>
            </w:r>
            <w:r w:rsidR="00FC5A6E" w:rsidRPr="00B307FF">
              <w:rPr>
                <w:b/>
              </w:rPr>
              <w:t>]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622376" w14:textId="77777777" w:rsidR="009F7D44" w:rsidRPr="00B307FF" w:rsidRDefault="009F7D44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Reference</w:t>
            </w:r>
          </w:p>
        </w:tc>
      </w:tr>
      <w:tr w:rsidR="00B131ED" w:rsidRPr="00B307FF" w14:paraId="4B8855C3" w14:textId="77777777" w:rsidTr="00FC5A6E">
        <w:trPr>
          <w:trHeight w:val="283"/>
        </w:trPr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52A24A7C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19" w:type="dxa"/>
            <w:tcBorders>
              <w:top w:val="single" w:sz="4" w:space="0" w:color="auto"/>
            </w:tcBorders>
            <w:vAlign w:val="center"/>
          </w:tcPr>
          <w:p w14:paraId="37104CB1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  <w:rPr>
                <w:lang w:val="de-DE"/>
              </w:rPr>
            </w:pPr>
            <w:r w:rsidRPr="00B307FF">
              <w:t>3</w:t>
            </w:r>
            <w:r w:rsidRPr="00B307FF">
              <w:rPr>
                <w:lang w:val="de-DE"/>
              </w:rPr>
              <w:t>0</w:t>
            </w:r>
          </w:p>
        </w:tc>
        <w:tc>
          <w:tcPr>
            <w:tcW w:w="1219" w:type="dxa"/>
            <w:tcBorders>
              <w:top w:val="single" w:sz="4" w:space="0" w:color="auto"/>
            </w:tcBorders>
            <w:vAlign w:val="center"/>
          </w:tcPr>
          <w:p w14:paraId="075AED62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1.13</w:t>
            </w:r>
          </w:p>
        </w:tc>
        <w:tc>
          <w:tcPr>
            <w:tcW w:w="1790" w:type="dxa"/>
            <w:tcBorders>
              <w:top w:val="single" w:sz="4" w:space="0" w:color="auto"/>
            </w:tcBorders>
            <w:vAlign w:val="center"/>
          </w:tcPr>
          <w:p w14:paraId="46517C3A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37</w:t>
            </w:r>
          </w:p>
        </w:tc>
        <w:tc>
          <w:tcPr>
            <w:tcW w:w="782" w:type="dxa"/>
            <w:tcBorders>
              <w:top w:val="single" w:sz="4" w:space="0" w:color="auto"/>
            </w:tcBorders>
            <w:vAlign w:val="center"/>
          </w:tcPr>
          <w:p w14:paraId="3F179CAE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4.89</w:t>
            </w:r>
          </w:p>
        </w:tc>
        <w:tc>
          <w:tcPr>
            <w:tcW w:w="1577" w:type="dxa"/>
            <w:tcBorders>
              <w:top w:val="single" w:sz="4" w:space="0" w:color="auto"/>
            </w:tcBorders>
            <w:vAlign w:val="center"/>
          </w:tcPr>
          <w:p w14:paraId="07E2905D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16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vAlign w:val="center"/>
          </w:tcPr>
          <w:p w14:paraId="19C8E866" w14:textId="34DF95DE" w:rsidR="009F7D44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</w:pPr>
            <w:sdt>
              <w:sdtPr>
                <w:rPr>
                  <w:lang w:val="de-DE"/>
                </w:rPr>
                <w:alias w:val="To edit, see citavi.com/edit"/>
                <w:tag w:val="CitaviPlaceholder#f09b0a5c-d6e8-475e-99b5-eae8a0793451"/>
                <w:id w:val="-193844219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E84A95" w:rsidRPr="00B307FF">
                  <w:rPr>
                    <w:noProof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YTljZmExLWJmYzAtNDY3Mi1iY2I3LTBjNjgzYTZkMDA4YyIsIlJhbmdlTGVuZ3RoIjozLCJSZWZlcmVuY2VJZCI6Ijg5YjRhMDFkLTYzYjAtNDljZC04MmIyLTRiZDQ4ZTQ4ODI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FNhbmZsXFxBcHBEYXRhXFxMb2NhbFxcVGVtcFxcU3dpc3MgQWNhZGVtaWMgU29mdHdhcmVcXGxpcHl2Ymd1LnZvY1xcQ292ZXJzXFxTYXNha2ksIFN1bmFnYXdhIGV0IGFsIDIwMTEgLSBJbm5vdmF0aXZlIFByZXBhcmF0aW9uIG9mIEN1cmN1bWluLmpwZyIsIlVyaVN0cmluZyI6Ijg5YjRhMDFkLTYzYjAtNDljZC04MmIyLTRiZDQ4ZTQ4ODIz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NDgvYnBiLjM0LjY2M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yNDgvYnBiLjM0LjY2MCIsIlVyaVN0cmluZyI6Imh0dHBzOi8vZG9pLm9yZy8xMC4xMjQ4L2JwYi4zNC42Nj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</w:p>
        </w:tc>
      </w:tr>
      <w:tr w:rsidR="00B131ED" w:rsidRPr="00B307FF" w14:paraId="174F1375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484F0955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19" w:type="dxa"/>
            <w:vAlign w:val="center"/>
          </w:tcPr>
          <w:p w14:paraId="1B25E683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80</w:t>
            </w:r>
          </w:p>
        </w:tc>
        <w:tc>
          <w:tcPr>
            <w:tcW w:w="1219" w:type="dxa"/>
            <w:vAlign w:val="center"/>
          </w:tcPr>
          <w:p w14:paraId="1808E0E5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6.50</w:t>
            </w:r>
          </w:p>
        </w:tc>
        <w:tc>
          <w:tcPr>
            <w:tcW w:w="1790" w:type="dxa"/>
            <w:vAlign w:val="center"/>
          </w:tcPr>
          <w:p w14:paraId="27A8789A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8</w:t>
            </w:r>
          </w:p>
        </w:tc>
        <w:tc>
          <w:tcPr>
            <w:tcW w:w="782" w:type="dxa"/>
            <w:vAlign w:val="center"/>
          </w:tcPr>
          <w:p w14:paraId="05276365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60</w:t>
            </w:r>
          </w:p>
        </w:tc>
        <w:tc>
          <w:tcPr>
            <w:tcW w:w="1577" w:type="dxa"/>
            <w:vAlign w:val="center"/>
          </w:tcPr>
          <w:p w14:paraId="531CDD0D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1</w:t>
            </w:r>
          </w:p>
        </w:tc>
        <w:tc>
          <w:tcPr>
            <w:tcW w:w="1184" w:type="dxa"/>
            <w:vAlign w:val="center"/>
          </w:tcPr>
          <w:p w14:paraId="155920E1" w14:textId="602B7330" w:rsidR="009F7D44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</w:pPr>
            <w:sdt>
              <w:sdtPr>
                <w:alias w:val="To edit, see citavi.com/edit"/>
                <w:tag w:val="CitaviPlaceholder#e5c82c5f-e611-4058-9cf4-3479c2d5f0e8"/>
                <w:id w:val="27304897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E84A95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NTEzMjljLWQ3MWItNGQyNi04MGY0LWQ4Y2IxMDZkMTkzOSIsIlJhbmdlTGVuZ3RoIjozLCJSZWZlcmVuY2VJZCI6IjY3ZWIxNTNlLTE4YWMtNGZlNS1hNWE1LWRlNzJjZGZjOWQ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U2FuZmxcXEFwcERhdGFcXExvY2FsXFxUZW1wXFxTd2lzcyBBY2FkZW1pYyBTb2Z0d2FyZVxcbGlweXZiZ3Uudm9jXFxDb3ZlcnNcXEtvY2hlciwgU2NoaWJvcnIgZXQgYWwgMjAxNSAtIFRoZSBvcmFsIGJpb2F2YWlsYWJpbGl0eSBvZiBjdXJjdW1pbm9pZHMuanBnIiwiVXJpU3RyaW5nIjoiNjdlYjE1M2UtMThhYy00ZmU1LWE1YTUtZGU3MmNkZmM5ZDk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mZi4yMDE1LjAxLjA0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ZmYuMjAxNS4wMS4wNDUiLCJVcmlTdHJpbmciOiJodHRwczovL2RvaS5vcmcvMTAuMTAxNi9qLmpmZi4yMDE1LjAxLjA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2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4F40F7C6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4FAA406D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19" w:type="dxa"/>
            <w:vAlign w:val="center"/>
          </w:tcPr>
          <w:p w14:paraId="51767608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323</w:t>
            </w:r>
          </w:p>
        </w:tc>
        <w:tc>
          <w:tcPr>
            <w:tcW w:w="1219" w:type="dxa"/>
            <w:vAlign w:val="center"/>
          </w:tcPr>
          <w:p w14:paraId="489AE1FA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11.29</w:t>
            </w:r>
          </w:p>
        </w:tc>
        <w:tc>
          <w:tcPr>
            <w:tcW w:w="1790" w:type="dxa"/>
            <w:vAlign w:val="center"/>
          </w:tcPr>
          <w:p w14:paraId="78DC2230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rPr>
                <w:color w:val="000000" w:themeColor="text1"/>
              </w:rPr>
              <w:t>0.03</w:t>
            </w:r>
          </w:p>
        </w:tc>
        <w:tc>
          <w:tcPr>
            <w:tcW w:w="782" w:type="dxa"/>
            <w:vAlign w:val="center"/>
          </w:tcPr>
          <w:p w14:paraId="30187AA2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3.31</w:t>
            </w:r>
          </w:p>
        </w:tc>
        <w:tc>
          <w:tcPr>
            <w:tcW w:w="1577" w:type="dxa"/>
            <w:vAlign w:val="center"/>
          </w:tcPr>
          <w:p w14:paraId="3625619C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1</w:t>
            </w:r>
          </w:p>
        </w:tc>
        <w:tc>
          <w:tcPr>
            <w:tcW w:w="1184" w:type="dxa"/>
            <w:vAlign w:val="center"/>
          </w:tcPr>
          <w:p w14:paraId="531E5F75" w14:textId="06BE5649" w:rsidR="009F7D44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  <w:rPr>
                <w:vertAlign w:val="superscript"/>
              </w:rPr>
            </w:pPr>
            <w:sdt>
              <w:sdtPr>
                <w:alias w:val="To edit, see citavi.com/edit"/>
                <w:tag w:val="CitaviPlaceholder#a6b31087-99a7-43cb-bfb8-57717b45b6a9"/>
                <w:id w:val="2088030118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4MDMyMTVjLWRhYTktNDY5MS1iZjdhLWRjZjFkY2NiZmJmZiIsIlJhbmdlTGVuZ3RoIjozLCJSZWZlcmVuY2VJZCI6IjdjOTM1MjMzLTlkNmEtNDc5MC04ZmRkLTFiYjk4Nzg3MzU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TYW5mbFxcQXBwRGF0YVxcTG9jYWxcXFRlbXBcXFN3aXNzIEFjYWRlbWljIFNvZnR3YXJlXFxsaXB5dmJndS52b2NcXENvdmVyc1xcU3RvaHMsIEppIGV0IGFsIDIwMTggLSBBIENvbXBhcmF0aXZlIFBoYXJtYWNva2luZXRpYyBBc3Nlc3NtZW50LmpwZyIsIlVyaVN0cmluZyI6IjdjOTM1MjMzLTlkNmEtNDc5MC04ZmRkLTFiYjk4Nzg3MzUz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czMTU3MjQuMjAxNy4xMzU4MTE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czMTU3MjQuMjAxNy4xMzU4MTE4IiwiVXJpU3RyaW5nIjoiaHR0cHM6Ly9kb2kub3JnLzEwLjEwODAvMDczMTU3MjQuMjAxNy4xMzU4M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ZiIsIkNyZWF0ZWRPbiI6IjIwMjAtMDItMjFUMTI6NDU6MTUiLCJNb2RpZmllZEJ5IjoiX3NmIiwiSWQiOiI2NzlkOTc2ZS1jODZiLTRmYzAtOGEzZS00YzIyMjY0N2FiYmUiLCJNb2RpZmllZE9uIjoiMjAyMC0wMi0yMVQxMjo0NTox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5MDQzOTI3IiwiVXJpU3RyaW5nIjoiaHR0cDovL3d3dy5uY2JpLm5sbS5uaWguZ292L3B1Ym1lZC8yOTA0Mzk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3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</w:rPr>
              <w:t>b)</w:t>
            </w:r>
          </w:p>
        </w:tc>
      </w:tr>
      <w:tr w:rsidR="00B131ED" w:rsidRPr="00B307FF" w14:paraId="543A1308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0A6E52D4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19" w:type="dxa"/>
            <w:vAlign w:val="center"/>
          </w:tcPr>
          <w:p w14:paraId="456C5812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410</w:t>
            </w:r>
          </w:p>
        </w:tc>
        <w:tc>
          <w:tcPr>
            <w:tcW w:w="1219" w:type="dxa"/>
            <w:vAlign w:val="center"/>
          </w:tcPr>
          <w:p w14:paraId="687B8833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65.60</w:t>
            </w:r>
          </w:p>
        </w:tc>
        <w:tc>
          <w:tcPr>
            <w:tcW w:w="1790" w:type="dxa"/>
            <w:vAlign w:val="center"/>
          </w:tcPr>
          <w:p w14:paraId="6624E850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16</w:t>
            </w:r>
          </w:p>
        </w:tc>
        <w:tc>
          <w:tcPr>
            <w:tcW w:w="782" w:type="dxa"/>
            <w:vAlign w:val="center"/>
          </w:tcPr>
          <w:p w14:paraId="30F13276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7.10</w:t>
            </w:r>
          </w:p>
        </w:tc>
        <w:tc>
          <w:tcPr>
            <w:tcW w:w="1577" w:type="dxa"/>
            <w:vAlign w:val="center"/>
          </w:tcPr>
          <w:p w14:paraId="302993D6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2</w:t>
            </w:r>
          </w:p>
        </w:tc>
        <w:tc>
          <w:tcPr>
            <w:tcW w:w="1184" w:type="dxa"/>
            <w:vAlign w:val="center"/>
          </w:tcPr>
          <w:p w14:paraId="461950B5" w14:textId="53A4E759" w:rsidR="009F7D44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</w:pPr>
            <w:sdt>
              <w:sdtPr>
                <w:alias w:val="To edit, see citavi.com/edit"/>
                <w:tag w:val="CitaviPlaceholder#97c331ae-1fac-4c2f-b863-026dc720d795"/>
                <w:id w:val="-1868673976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YmMzMzhhLWU4YmQtNGUyMS05NTZlLTI3Mzk2ZmMwM2Q4YiIsIlJhbmdlTGVuZ3RoIjozLCJSZWZlcmVuY2VJZCI6ImIwYWNkMTc5LTY1ZWItNGY4OS04OWE3LWQ5ZTUzMWU2YTN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U2FuZmxcXEFwcERhdGFcXExvY2FsXFxUZW1wXFxTd2lzcyBBY2FkZW1pYyBTb2Z0d2FyZVxcbGlweXZiZ3Uudm9jXFxDb3ZlcnNcXFNjaGlib3JyLCBLb2NoZXIgZXQgYWwgMjAxNCAtIFRoZSBvcmFsIGJpb2F2YWlsYWJpbGl0eSBvZiBjdXJjdW1pbi5qcGciLCJVcmlTdHJpbmciOiJiMGFjZDE3OS02NWViLTRmODktODlhNy1kOWU1MzFlNmEzY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1uZnIuMjAxMzAwNzI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0NDAyODI1IiwiVXJpU3RyaW5nIjoiaHR0cDovL3d3dy5uY2JpLm5sbS5uaWguZ292L3B1Ym1lZC8yNDQwMjg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xLTI2VDA5OjIwOjM4IiwiTW9kaWZpZWRCeSI6Il9zZiIsIklkIjoiNmZjMjIxN2MtZTU0NS00ZjhiLThiNzYtMWNkNDk2NjZlYjJmIiwiTW9kaWZpZWRPbiI6IjIwMTgtMTEtMjZUMDk6MjA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yL21uZnIuMjAxMzAwNzI0IiwiVXJpU3RyaW5nIjoiaHR0cHM6Ly9kb2kub3JnLzEwLjEwMDIvbW5mci4yMDEzMDA3M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4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1D8077C0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52F90D98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19" w:type="dxa"/>
            <w:vAlign w:val="center"/>
          </w:tcPr>
          <w:p w14:paraId="378B6B71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1295</w:t>
            </w:r>
          </w:p>
        </w:tc>
        <w:tc>
          <w:tcPr>
            <w:tcW w:w="1219" w:type="dxa"/>
            <w:vAlign w:val="center"/>
          </w:tcPr>
          <w:p w14:paraId="7AA5A51D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332.54</w:t>
            </w:r>
          </w:p>
        </w:tc>
        <w:tc>
          <w:tcPr>
            <w:tcW w:w="1790" w:type="dxa"/>
            <w:vAlign w:val="center"/>
          </w:tcPr>
          <w:p w14:paraId="3FBC4C49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26</w:t>
            </w:r>
          </w:p>
        </w:tc>
        <w:tc>
          <w:tcPr>
            <w:tcW w:w="782" w:type="dxa"/>
            <w:vAlign w:val="center"/>
          </w:tcPr>
          <w:p w14:paraId="35C76503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24.43</w:t>
            </w:r>
          </w:p>
        </w:tc>
        <w:tc>
          <w:tcPr>
            <w:tcW w:w="1577" w:type="dxa"/>
            <w:vAlign w:val="center"/>
          </w:tcPr>
          <w:p w14:paraId="3D7AEB6C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2</w:t>
            </w:r>
          </w:p>
        </w:tc>
        <w:tc>
          <w:tcPr>
            <w:tcW w:w="1184" w:type="dxa"/>
            <w:vAlign w:val="center"/>
          </w:tcPr>
          <w:p w14:paraId="2FA66514" w14:textId="34D14B94" w:rsidR="009F7D44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</w:pPr>
            <w:sdt>
              <w:sdtPr>
                <w:alias w:val="To edit, see citavi.com/edit"/>
                <w:tag w:val="CitaviPlaceholder#14297f5b-e4e0-4861-91d5-bb7658e31187"/>
                <w:id w:val="793169745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MzU2Y2VlLWU2NDctNDc5Mi04OGJlLTY0M2QzMmU0NTlmZCIsIlJhbmdlTGVuZ3RoIjozLCJSZWZlcmVuY2VJZCI6IjJkZmIyNzQ5LWQyNjQtNDE5YS05MDEzLWQxYjQ1MGY1Mz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U2FuZmxcXEFwcERhdGFcXExvY2FsXFxUZW1wXFxTd2lzcyBBY2FkZW1pYyBTb2Z0d2FyZVxcbGlweXZiZ3Uudm9jXFxDb3ZlcnNcXEN1b21vLCBBcHBlbmRpbm8gZXQgYWwgMjAxMSAtIENvbXBhcmF0aXZlIGFic29ycHRpb24gb2YgYSBzdGFuZGFyZGl6ZWQuanBnIiwiVXJpU3RyaW5nIjoiMmRmYjI3NDktZDI2NC00MTlhLTkwMTMtZDFiNDUwZjUzNTc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ucDEwMDcyNj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yMS9ucDEwMDcyNjIiLCJVcmlTdHJpbmciOiJodHRwczovL2RvaS5vcmcvMTAuMTAyMS9ucDEwMDcy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MjoyODowNSIsIk1vZGlmaWVkQnkiOiJfc2YiLCJJZCI6IjE2YjMwOTkyLTBjNWYtNGI5My1iYWNlLTBhMjUzODc5YTdmMCIsIk1vZGlmaWVkT24iOiIyMDE4LTEyLTEwVDEyOjI4OjA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0MTM2OTEiLCJVcmlTdHJpbmciOiJodHRwOi8vd3d3Lm5jYmkubmxtLm5paC5nb3YvcHVibWVkLzIxNDEzNjk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5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4B113D17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647EBF2A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19" w:type="dxa"/>
            <w:vAlign w:val="center"/>
          </w:tcPr>
          <w:p w14:paraId="6D7893DC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1350</w:t>
            </w:r>
          </w:p>
        </w:tc>
        <w:tc>
          <w:tcPr>
            <w:tcW w:w="1219" w:type="dxa"/>
            <w:vAlign w:val="center"/>
          </w:tcPr>
          <w:p w14:paraId="45CD4473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29.32</w:t>
            </w:r>
          </w:p>
        </w:tc>
        <w:tc>
          <w:tcPr>
            <w:tcW w:w="1790" w:type="dxa"/>
            <w:vAlign w:val="center"/>
          </w:tcPr>
          <w:p w14:paraId="6EC7CE69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2</w:t>
            </w:r>
          </w:p>
        </w:tc>
        <w:tc>
          <w:tcPr>
            <w:tcW w:w="782" w:type="dxa"/>
            <w:vAlign w:val="center"/>
          </w:tcPr>
          <w:p w14:paraId="02467BCC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6.24</w:t>
            </w:r>
          </w:p>
        </w:tc>
        <w:tc>
          <w:tcPr>
            <w:tcW w:w="1577" w:type="dxa"/>
            <w:vAlign w:val="center"/>
          </w:tcPr>
          <w:p w14:paraId="6507F914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1</w:t>
            </w:r>
          </w:p>
        </w:tc>
        <w:tc>
          <w:tcPr>
            <w:tcW w:w="1184" w:type="dxa"/>
            <w:vAlign w:val="center"/>
          </w:tcPr>
          <w:p w14:paraId="7DEB6867" w14:textId="3518643C" w:rsidR="009F7D44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  <w:rPr>
                <w:vertAlign w:val="superscript"/>
              </w:rPr>
            </w:pPr>
            <w:sdt>
              <w:sdtPr>
                <w:alias w:val="To edit, see citavi.com/edit"/>
                <w:tag w:val="CitaviPlaceholder#110022bc-bbb0-4b59-804c-311f80b21235"/>
                <w:id w:val="-1908831238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MGI4MjI1LWVlMmYtNGViNi1hNDMxLWRmZTlkMWNhNDY1NyIsIlJhbmdlTGVuZ3RoIjozLCJSZWZlcmVuY2VJZCI6IjlmMWZjOGI3LTliMGUtNGYzMC04NjlhLTY2Y2JkOTg4ZjI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FNhbmZsXFxBcHBEYXRhXFxMb2NhbFxcVGVtcFxcU3dpc3MgQWNhZGVtaWMgU29mdHdhcmVcXGxpcHl2Ymd1LnZvY1xcQ292ZXJzXFxKw6RnZXIsIExvd2VyeSBldCBhbCAyMDE0IC0gQ29tcGFyYXRpdmUgYWJzb3JwdGlvbiBvZiBjdXJjdW1pbiBmb3JtdWxhdGlvbnMuanBnIiwiVXJpU3RyaW5nIjoiOWYxZmM4YjctOWIwZS00ZjMwLTg2OWEtNjZjYmQ5ODhmMjB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8xNDc1LTI4OTEtMTMtMT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4Ni8xNDc1LTI4OTEtMTMtMTEiLCJVcmlTdHJpbmciOiJodHRwczovL2RvaS5vcmcvMTAuMTE4Ni8xNDc1LTI4OTEtMTMt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MjoxNToyMiIsIk1vZGlmaWVkQnkiOiJfc2YiLCJJZCI6ImQ5NzM2OTc4LTQzZWQtNDljMC1iYWNjLTNjMTBkODFjYjMwOCIsIk1vZGlmaWVkT24iOiIyMDE4LTEyLTEwVDEyOjE1OjI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Q0NjEwMjkiLCJVcmlTdHJpbmciOiJodHRwOi8vd3d3Lm5jYmkubmxtLm5paC5nb3YvcHVibWVkLzI0NDYxMDI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6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</w:rPr>
              <w:t>c)</w:t>
            </w:r>
          </w:p>
        </w:tc>
      </w:tr>
      <w:tr w:rsidR="00B131ED" w:rsidRPr="00B307FF" w14:paraId="4BF694E1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6F6176FD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19" w:type="dxa"/>
            <w:vAlign w:val="center"/>
          </w:tcPr>
          <w:p w14:paraId="091ECDBC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1774</w:t>
            </w:r>
          </w:p>
        </w:tc>
        <w:tc>
          <w:tcPr>
            <w:tcW w:w="1219" w:type="dxa"/>
            <w:vAlign w:val="center"/>
          </w:tcPr>
          <w:p w14:paraId="7DC768A7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53.48</w:t>
            </w:r>
          </w:p>
        </w:tc>
        <w:tc>
          <w:tcPr>
            <w:tcW w:w="1790" w:type="dxa"/>
            <w:vAlign w:val="center"/>
          </w:tcPr>
          <w:p w14:paraId="6606DA2F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3</w:t>
            </w:r>
          </w:p>
        </w:tc>
        <w:tc>
          <w:tcPr>
            <w:tcW w:w="782" w:type="dxa"/>
            <w:vAlign w:val="center"/>
          </w:tcPr>
          <w:p w14:paraId="2FED1F4E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6.24</w:t>
            </w:r>
          </w:p>
        </w:tc>
        <w:tc>
          <w:tcPr>
            <w:tcW w:w="1577" w:type="dxa"/>
            <w:vAlign w:val="center"/>
          </w:tcPr>
          <w:p w14:paraId="36D6D232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&lt; 0.01</w:t>
            </w:r>
          </w:p>
        </w:tc>
        <w:tc>
          <w:tcPr>
            <w:tcW w:w="1184" w:type="dxa"/>
            <w:vAlign w:val="center"/>
          </w:tcPr>
          <w:p w14:paraId="6A4AA05A" w14:textId="73023D21" w:rsidR="009F7D44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</w:pPr>
            <w:sdt>
              <w:sdtPr>
                <w:alias w:val="To edit, see citavi.com/edit"/>
                <w:tag w:val="CitaviPlaceholder#7fb0d662-31af-41f7-a548-9a89f07c5cf6"/>
                <w:id w:val="1011407607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mMGVmMWE4LTlmZjAtNGE4My1hYmJjLTEzYzUyMmQ2M2I0OCIsIlJhbmdlTGVuZ3RoIjozLCJSZWZlcmVuY2VJZCI6IjVmNTBkYmM2LWNjMjMtNGY2Yi04NmFlLTQ1MWM5NWQ1Y2Vm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U2FuZmxcXEFwcERhdGFcXExvY2FsXFxUZW1wXFxTd2lzcyBBY2FkZW1pYyBTb2Z0d2FyZVxcbGlweXZiZ3Uudm9jXFxDb3ZlcnNcXFB1cnB1cmEsIExvd2VyeSBldCBhbCAyMDE4IC0gQW5hbHlzaXMgb2YgZGlmZmVyZW50IGlubm92YXRpdmUgZm9ybXVsYXRpb25zLmpwZyIsIlVyaVN0cmluZyI6IjVmNTBkYmM2LWNjMjMtNGY2Yi04NmFlLTQ1MWM5NWQ1Y2Vm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AwMzk0LTAxNi0xMzc2LT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zOTQtMDE2LTEzNzYtOSIsIlVyaVN0cmluZyI6Imh0dHBzOi8vZG9pLm9yZy8xMC4xMDA3L3MwMDM5NC0wMTYtMTM3Ni0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ZiIsIkNyZWF0ZWRPbiI6IjIwMTgtMTItMDZUMDk6NDA6MjMiLCJNb2RpZmllZEJ5IjoiX3NmIiwiSWQiOiI0NjQwOWRiMi1hY2U0LTRiZmUtODViOC0zMmU2YzhlOGU0Y2UiLCJNb2RpZmllZE9uIjoiMjAxOC0xMi0wNlQwOTo0MDoy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4MjA0ODgwIiwiVXJpU3RyaW5nIjoiaHR0cDovL3d3dy5uY2JpLm5sbS5uaWguZ292L3B1Ym1lZC8yODIwNDg4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7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742BA2F4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4DBA6310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19" w:type="dxa"/>
            <w:vAlign w:val="center"/>
          </w:tcPr>
          <w:p w14:paraId="0277492A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2920</w:t>
            </w:r>
          </w:p>
        </w:tc>
        <w:tc>
          <w:tcPr>
            <w:tcW w:w="1219" w:type="dxa"/>
            <w:vAlign w:val="center"/>
          </w:tcPr>
          <w:p w14:paraId="353E7666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1985.99</w:t>
            </w:r>
          </w:p>
        </w:tc>
        <w:tc>
          <w:tcPr>
            <w:tcW w:w="1790" w:type="dxa"/>
            <w:vAlign w:val="center"/>
          </w:tcPr>
          <w:p w14:paraId="3850EBFE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68</w:t>
            </w:r>
          </w:p>
        </w:tc>
        <w:tc>
          <w:tcPr>
            <w:tcW w:w="782" w:type="dxa"/>
            <w:vAlign w:val="center"/>
          </w:tcPr>
          <w:p w14:paraId="137A3DF4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154.73</w:t>
            </w:r>
          </w:p>
        </w:tc>
        <w:tc>
          <w:tcPr>
            <w:tcW w:w="1577" w:type="dxa"/>
            <w:vAlign w:val="center"/>
          </w:tcPr>
          <w:p w14:paraId="53A7627A" w14:textId="77777777" w:rsidR="009F7D44" w:rsidRPr="00B307FF" w:rsidRDefault="009F7D44" w:rsidP="009F7D44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05</w:t>
            </w:r>
          </w:p>
        </w:tc>
        <w:tc>
          <w:tcPr>
            <w:tcW w:w="1184" w:type="dxa"/>
            <w:vAlign w:val="center"/>
          </w:tcPr>
          <w:p w14:paraId="5779BBEF" w14:textId="531DF093" w:rsidR="009F7D44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</w:pPr>
            <w:sdt>
              <w:sdtPr>
                <w:alias w:val="To edit, see citavi.com/edit"/>
                <w:tag w:val="CitaviPlaceholder#df93d875-e214-4410-993e-6a2fe1b9fbb4"/>
                <w:id w:val="504014117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lNDcyN2E4LTk2YWUtNGQ5Ny1iYjU5LWViMTFiMDAyNDY2OCIsIlJhbmdlTGVuZ3RoIjozLCJSZWZlcmVuY2VJZCI6IjAwYTgyMTUwLTlmYzMtNDFlMi1iZWYxLWU2YTZlYzQ4YWU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TYW5mbFxcQXBwRGF0YVxcTG9jYWxcXFRlbXBcXFN3aXNzIEFjYWRlbWljIFNvZnR3YXJlXFxsaXB5dmJndS52b2NcXENvdmVyc1xcQXNoZXIsIFhpZSBldCBhbCAyMDE3IC0gUmFuZG9taXplZCBQaGFybWFjb2tpbmV0aWMgQ3Jvc3NvdmVyIFN0dWR5IENvbXBhcmluZy5qcGciLCJVcmlTdHJpbmciOiIwMGE4MjE1MC05ZmMzLTQxZTItYmVmMS1lNmE2ZWM0OGFlN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pjcGguODA2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3NTAzMjQ5IiwiVXJpU3RyaW5nIjoiaHR0cDovL3d3dy5uY2JpLm5sbS5uaWguZ292L3B1Ym1lZC8yNzUwMzI0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E4VDA3OjM3OjI5IiwiTW9kaWZpZWRCeSI6Il9zZiIsIklkIjoiNTkzZGEzYjQtYTI4ZC00NWUxLWJlYjktMjJkMzgzZTY1MzViIiwiTW9kaWZpZWRPbiI6IjIwMTgtMTItMThUMDc6Mzc6Mj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pjcGguODA2IiwiVXJpU3RyaW5nIjoiaHR0cHM6Ly9kb2kub3JnLzEwLjEwMDIvamNwaC44MD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8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0C60A795" w14:textId="77777777" w:rsidTr="00FC5A6E">
        <w:trPr>
          <w:trHeight w:val="753"/>
        </w:trPr>
        <w:tc>
          <w:tcPr>
            <w:tcW w:w="1701" w:type="dxa"/>
            <w:vAlign w:val="center"/>
          </w:tcPr>
          <w:p w14:paraId="49175065" w14:textId="77777777" w:rsidR="009F7D44" w:rsidRPr="00B307FF" w:rsidRDefault="009F7D44" w:rsidP="009F7D44">
            <w:pPr>
              <w:pStyle w:val="Beschriftung"/>
              <w:keepNext/>
              <w:spacing w:after="0"/>
              <w:rPr>
                <w:b/>
              </w:rPr>
            </w:pPr>
            <w:r w:rsidRPr="00B307FF">
              <w:rPr>
                <w:b/>
              </w:rPr>
              <w:t>Polysorbate 80 micelles</w:t>
            </w:r>
          </w:p>
        </w:tc>
        <w:tc>
          <w:tcPr>
            <w:tcW w:w="819" w:type="dxa"/>
            <w:vAlign w:val="center"/>
          </w:tcPr>
          <w:p w14:paraId="1E73FFF2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80</w:t>
            </w:r>
          </w:p>
        </w:tc>
        <w:tc>
          <w:tcPr>
            <w:tcW w:w="1219" w:type="dxa"/>
            <w:vAlign w:val="center"/>
          </w:tcPr>
          <w:p w14:paraId="632EA4CE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574.40</w:t>
            </w:r>
          </w:p>
        </w:tc>
        <w:tc>
          <w:tcPr>
            <w:tcW w:w="1790" w:type="dxa"/>
            <w:vAlign w:val="center"/>
          </w:tcPr>
          <w:p w14:paraId="0F754E07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7.18</w:t>
            </w:r>
          </w:p>
        </w:tc>
        <w:tc>
          <w:tcPr>
            <w:tcW w:w="782" w:type="dxa"/>
            <w:vAlign w:val="center"/>
          </w:tcPr>
          <w:p w14:paraId="223F1832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29.70</w:t>
            </w:r>
          </w:p>
        </w:tc>
        <w:tc>
          <w:tcPr>
            <w:tcW w:w="1577" w:type="dxa"/>
            <w:vAlign w:val="center"/>
          </w:tcPr>
          <w:p w14:paraId="698FEBBC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.62</w:t>
            </w:r>
          </w:p>
        </w:tc>
        <w:tc>
          <w:tcPr>
            <w:tcW w:w="1184" w:type="dxa"/>
            <w:vAlign w:val="center"/>
          </w:tcPr>
          <w:p w14:paraId="515386A1" w14:textId="13D20029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d802998c-dc21-495c-a786-c9827a71db69"/>
                <w:id w:val="1636288485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E84A95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MDM4YzI5LTdhY2MtNDA0My1iYTZkLTRlNmFjY2NkMTAwMCIsIlJhbmdlTGVuZ3RoIjozLCJSZWZlcmVuY2VJZCI6IjY3ZWIxNTNlLTE4YWMtNGZlNS1hNWE1LWRlNzJjZGZjOWQ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U2FuZmxcXEFwcERhdGFcXExvY2FsXFxUZW1wXFxTd2lzcyBBY2FkZW1pYyBTb2Z0d2FyZVxcbGlweXZiZ3Uudm9jXFxDb3ZlcnNcXEtvY2hlciwgU2NoaWJvcnIgZXQgYWwgMjAxNSAtIFRoZSBvcmFsIGJpb2F2YWlsYWJpbGl0eSBvZiBjdXJjdW1pbm9pZHMuanBnIiwiVXJpU3RyaW5nIjoiNjdlYjE1M2UtMThhYy00ZmU1LWE1YTUtZGU3MmNkZmM5ZDk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mZi4yMDE1LjAxLjA0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ZmYuMjAxNS4wMS4wNDUiLCJVcmlTdHJpbmciOiJodHRwczovL2RvaS5vcmcvMTAuMTAxNi9qLmpmZi4yMDE1LjAxLjA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2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391B3413" w14:textId="77777777" w:rsidTr="00FC5A6E">
        <w:trPr>
          <w:trHeight w:val="721"/>
        </w:trPr>
        <w:tc>
          <w:tcPr>
            <w:tcW w:w="1701" w:type="dxa"/>
            <w:vAlign w:val="center"/>
          </w:tcPr>
          <w:p w14:paraId="7309B17A" w14:textId="77777777" w:rsidR="009F7D44" w:rsidRPr="00B307FF" w:rsidRDefault="009F7D44" w:rsidP="009F7D44">
            <w:pPr>
              <w:pStyle w:val="Beschriftung"/>
              <w:keepNext/>
              <w:spacing w:after="0"/>
              <w:rPr>
                <w:b/>
              </w:rPr>
            </w:pPr>
            <w:r w:rsidRPr="00B307FF">
              <w:rPr>
                <w:b/>
              </w:rPr>
              <w:t>Polysorbate 80 micelles</w:t>
            </w:r>
          </w:p>
        </w:tc>
        <w:tc>
          <w:tcPr>
            <w:tcW w:w="819" w:type="dxa"/>
            <w:vAlign w:val="center"/>
          </w:tcPr>
          <w:p w14:paraId="55EA97EB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410</w:t>
            </w:r>
          </w:p>
        </w:tc>
        <w:tc>
          <w:tcPr>
            <w:tcW w:w="1219" w:type="dxa"/>
            <w:vAlign w:val="center"/>
          </w:tcPr>
          <w:p w14:paraId="23D3034A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12147.70</w:t>
            </w:r>
          </w:p>
        </w:tc>
        <w:tc>
          <w:tcPr>
            <w:tcW w:w="1790" w:type="dxa"/>
            <w:vAlign w:val="center"/>
          </w:tcPr>
          <w:p w14:paraId="7131FD74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9.63</w:t>
            </w:r>
          </w:p>
        </w:tc>
        <w:tc>
          <w:tcPr>
            <w:tcW w:w="782" w:type="dxa"/>
            <w:vAlign w:val="center"/>
          </w:tcPr>
          <w:p w14:paraId="25D5479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228.00</w:t>
            </w:r>
          </w:p>
        </w:tc>
        <w:tc>
          <w:tcPr>
            <w:tcW w:w="1577" w:type="dxa"/>
            <w:vAlign w:val="center"/>
          </w:tcPr>
          <w:p w14:paraId="02288730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7.87</w:t>
            </w:r>
          </w:p>
        </w:tc>
        <w:tc>
          <w:tcPr>
            <w:tcW w:w="1184" w:type="dxa"/>
            <w:vAlign w:val="center"/>
          </w:tcPr>
          <w:p w14:paraId="67D6DE4E" w14:textId="15595495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2c9e5d44-d3d6-4db7-99ec-8d6a3a0a095f"/>
                <w:id w:val="480205246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YzNkNzQyLWFlOTYtNGI2ZS1hNTBkLWU2YmVlODA5MDZlYiIsIlJhbmdlTGVuZ3RoIjozLCJSZWZlcmVuY2VJZCI6ImIwYWNkMTc5LTY1ZWItNGY4OS04OWE3LWQ5ZTUzMWU2YTN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U2FuZmxcXEFwcERhdGFcXExvY2FsXFxUZW1wXFxTd2lzcyBBY2FkZW1pYyBTb2Z0d2FyZVxcbGlweXZiZ3Uudm9jXFxDb3ZlcnNcXFNjaGlib3JyLCBLb2NoZXIgZXQgYWwgMjAxNCAtIFRoZSBvcmFsIGJpb2F2YWlsYWJpbGl0eSBvZiBjdXJjdW1pbi5qcGciLCJVcmlTdHJpbmciOiJiMGFjZDE3OS02NWViLTRmODktODlhNy1kOWU1MzFlNmEzY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1uZnIuMjAxMzAwNzI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0NDAyODI1IiwiVXJpU3RyaW5nIjoiaHR0cDovL3d3dy5uY2JpLm5sbS5uaWguZ292L3B1Ym1lZC8yNDQwMjg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xLTI2VDA5OjIwOjM4IiwiTW9kaWZpZWRCeSI6Il9zZiIsIklkIjoiNmZjMjIxN2MtZTU0NS00ZjhiLThiNzYtMWNkNDk2NjZlYjJmIiwiTW9kaWZpZWRPbiI6IjIwMTgtMTEtMjZUMDk6MjA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yL21uZnIuMjAxMzAwNzI0IiwiVXJpU3RyaW5nIjoiaHR0cHM6Ly9kb2kub3JnLzEwLjEwMDIvbW5mci4yMDEzMDA3M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4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7C073D40" w14:textId="77777777" w:rsidTr="00FC5A6E">
        <w:trPr>
          <w:trHeight w:val="845"/>
        </w:trPr>
        <w:tc>
          <w:tcPr>
            <w:tcW w:w="1701" w:type="dxa"/>
            <w:vAlign w:val="center"/>
          </w:tcPr>
          <w:p w14:paraId="63A9904C" w14:textId="77777777" w:rsidR="009F7D44" w:rsidRPr="00B307FF" w:rsidRDefault="009F7D44" w:rsidP="009F7D44">
            <w:pPr>
              <w:pStyle w:val="Beschriftung"/>
              <w:keepNext/>
              <w:spacing w:after="0"/>
              <w:rPr>
                <w:b/>
              </w:rPr>
            </w:pPr>
            <w:r w:rsidRPr="00B307FF">
              <w:rPr>
                <w:rFonts w:cs="Arial"/>
                <w:b/>
                <w:lang w:val="de-DE"/>
              </w:rPr>
              <w:t>γ</w:t>
            </w:r>
            <w:r w:rsidRPr="00B307FF">
              <w:rPr>
                <w:rFonts w:cs="Arial"/>
                <w:b/>
              </w:rPr>
              <w:t>-Cyclodextrin complex</w:t>
            </w:r>
          </w:p>
        </w:tc>
        <w:tc>
          <w:tcPr>
            <w:tcW w:w="819" w:type="dxa"/>
            <w:vAlign w:val="center"/>
          </w:tcPr>
          <w:p w14:paraId="7B1193D0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48</w:t>
            </w:r>
          </w:p>
        </w:tc>
        <w:tc>
          <w:tcPr>
            <w:tcW w:w="1219" w:type="dxa"/>
            <w:vAlign w:val="center"/>
          </w:tcPr>
          <w:p w14:paraId="6C609B74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889.57</w:t>
            </w:r>
          </w:p>
        </w:tc>
        <w:tc>
          <w:tcPr>
            <w:tcW w:w="1790" w:type="dxa"/>
            <w:vAlign w:val="center"/>
          </w:tcPr>
          <w:p w14:paraId="5138ABF3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.56</w:t>
            </w:r>
          </w:p>
        </w:tc>
        <w:tc>
          <w:tcPr>
            <w:tcW w:w="782" w:type="dxa"/>
            <w:vAlign w:val="center"/>
          </w:tcPr>
          <w:p w14:paraId="06295808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98.71</w:t>
            </w:r>
          </w:p>
        </w:tc>
        <w:tc>
          <w:tcPr>
            <w:tcW w:w="1577" w:type="dxa"/>
            <w:vAlign w:val="center"/>
          </w:tcPr>
          <w:p w14:paraId="7B22DAB5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57</w:t>
            </w:r>
          </w:p>
        </w:tc>
        <w:tc>
          <w:tcPr>
            <w:tcW w:w="1184" w:type="dxa"/>
            <w:vAlign w:val="center"/>
          </w:tcPr>
          <w:p w14:paraId="032D4D9D" w14:textId="5E7581E9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51205e06-1e97-42d5-84e4-67c6b65ede95"/>
                <w:id w:val="302206833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wZTYyYTg3LWUyZDQtNDI3Ny05YWZjLWRlYjVjMTNjNWZjMiIsIlJhbmdlTGVuZ3RoIjozLCJSZWZlcmVuY2VJZCI6IjVmNTBkYmM2LWNjMjMtNGY2Yi04NmFlLTQ1MWM5NWQ1Y2Vm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U2FuZmxcXEFwcERhdGFcXExvY2FsXFxUZW1wXFxTd2lzcyBBY2FkZW1pYyBTb2Z0d2FyZVxcbGlweXZiZ3Uudm9jXFxDb3ZlcnNcXFB1cnB1cmEsIExvd2VyeSBldCBhbCAyMDE4IC0gQW5hbHlzaXMgb2YgZGlmZmVyZW50IGlubm92YXRpdmUgZm9ybXVsYXRpb25zLmpwZyIsIlVyaVN0cmluZyI6IjVmNTBkYmM2LWNjMjMtNGY2Yi04NmFlLTQ1MWM5NWQ1Y2Vm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AwMzk0LTAxNi0xMzc2LT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zOTQtMDE2LTEzNzYtOSIsIlVyaVN0cmluZyI6Imh0dHBzOi8vZG9pLm9yZy8xMC4xMDA3L3MwMDM5NC0wMTYtMTM3Ni0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ZiIsIkNyZWF0ZWRPbiI6IjIwMTgtMTItMDZUMDk6NDA6MjMiLCJNb2RpZmllZEJ5IjoiX3NmIiwiSWQiOiI0NjQwOWRiMi1hY2U0LTRiZmUtODViOC0zMmU2YzhlOGU0Y2UiLCJNb2RpZmllZE9uIjoiMjAxOC0xMi0wNlQwOTo0MDoy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4MjA0ODgwIiwiVXJpU3RyaW5nIjoiaHR0cDovL3d3dy5uY2JpLm5sbS5uaWguZ292L3B1Ym1lZC8yODIwNDg4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7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3BBA72F9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3CC5A974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proofErr w:type="spellStart"/>
            <w:r w:rsidRPr="00B307FF">
              <w:rPr>
                <w:rFonts w:cs="Arial"/>
                <w:b/>
              </w:rPr>
              <w:t>Phytosomes</w:t>
            </w:r>
            <w:proofErr w:type="spellEnd"/>
          </w:p>
        </w:tc>
        <w:tc>
          <w:tcPr>
            <w:tcW w:w="819" w:type="dxa"/>
            <w:vAlign w:val="center"/>
          </w:tcPr>
          <w:p w14:paraId="0602929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52</w:t>
            </w:r>
          </w:p>
        </w:tc>
        <w:tc>
          <w:tcPr>
            <w:tcW w:w="1219" w:type="dxa"/>
            <w:vAlign w:val="center"/>
          </w:tcPr>
          <w:p w14:paraId="2BBEA7B0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90" w:type="dxa"/>
            <w:vAlign w:val="center"/>
          </w:tcPr>
          <w:p w14:paraId="4C33D5F1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</w:p>
        </w:tc>
        <w:tc>
          <w:tcPr>
            <w:tcW w:w="782" w:type="dxa"/>
            <w:vAlign w:val="center"/>
          </w:tcPr>
          <w:p w14:paraId="7BA35191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59.62</w:t>
            </w:r>
          </w:p>
        </w:tc>
        <w:tc>
          <w:tcPr>
            <w:tcW w:w="1577" w:type="dxa"/>
            <w:vAlign w:val="center"/>
          </w:tcPr>
          <w:p w14:paraId="437D31C5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.05</w:t>
            </w:r>
          </w:p>
        </w:tc>
        <w:tc>
          <w:tcPr>
            <w:tcW w:w="1184" w:type="dxa"/>
            <w:vAlign w:val="center"/>
          </w:tcPr>
          <w:p w14:paraId="34EB236A" w14:textId="27DA101F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13e72d3b-4703-447f-b029-376209945c9d"/>
                <w:id w:val="-1174568654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OTEzMzc3LTMzZmUtNGRjYS04MmFjLWU2ZDU1MmJjNWVjOCIsIlJhbmdlTGVuZ3RoIjozLCJSZWZlcmVuY2VJZCI6ImIxN2I0M2IzLTU4MmQtNGQ1MC1hYzkyLTZkNDNhZjNiM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Tc3L2puc3YuNjEuMzc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5OTQxMzgiLCJVcmlTdHJpbmciOiJodHRwOi8vd3d3Lm5jYmkubmxtLm5paC5nb3YvcHVibWVkLzI1OTk0MTM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hUMDc6NDQ6MDAiLCJNb2RpZmllZEJ5IjoiX3NmIiwiSWQiOiI1ZDg1YmE3NC1iMTgwLTQ1YTEtODgyNy02OWNkYzhjMzI3MDQiLCJNb2RpZmllZE9uIjoiMjAxOC0xMi0xOFQwNzo0NDow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MxNzcvam5zdi42MS4zNyIsIlVyaVN0cmluZyI6Imh0dHBzOi8vZG9pLm9yZy8xMC4zMTc3L2puc3YuNjEuMz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9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36C0EA7C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7AD98FA6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proofErr w:type="spellStart"/>
            <w:r w:rsidRPr="00B307FF">
              <w:rPr>
                <w:rFonts w:cs="Arial"/>
                <w:b/>
              </w:rPr>
              <w:t>Phytosomes</w:t>
            </w:r>
            <w:proofErr w:type="spellEnd"/>
          </w:p>
        </w:tc>
        <w:tc>
          <w:tcPr>
            <w:tcW w:w="819" w:type="dxa"/>
            <w:vAlign w:val="center"/>
          </w:tcPr>
          <w:p w14:paraId="0768C14E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65</w:t>
            </w:r>
          </w:p>
        </w:tc>
        <w:tc>
          <w:tcPr>
            <w:tcW w:w="1219" w:type="dxa"/>
            <w:vAlign w:val="center"/>
          </w:tcPr>
          <w:p w14:paraId="58CC7353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740.00</w:t>
            </w:r>
          </w:p>
        </w:tc>
        <w:tc>
          <w:tcPr>
            <w:tcW w:w="1790" w:type="dxa"/>
            <w:vAlign w:val="center"/>
          </w:tcPr>
          <w:p w14:paraId="36711484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4.48</w:t>
            </w:r>
          </w:p>
        </w:tc>
        <w:tc>
          <w:tcPr>
            <w:tcW w:w="782" w:type="dxa"/>
            <w:vAlign w:val="center"/>
          </w:tcPr>
          <w:p w14:paraId="2B2CCBDE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65.69</w:t>
            </w:r>
          </w:p>
        </w:tc>
        <w:tc>
          <w:tcPr>
            <w:tcW w:w="1577" w:type="dxa"/>
            <w:vAlign w:val="center"/>
          </w:tcPr>
          <w:p w14:paraId="7095DB2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40</w:t>
            </w:r>
          </w:p>
        </w:tc>
        <w:tc>
          <w:tcPr>
            <w:tcW w:w="1184" w:type="dxa"/>
            <w:vAlign w:val="center"/>
          </w:tcPr>
          <w:p w14:paraId="4005BA17" w14:textId="223FFBE9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6e7bbf3b-ed9e-487f-b596-42f10955a02d"/>
                <w:id w:val="-1204950903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MTZiNmZhLWMyMTUtNDE4Yy1iNzZhLWYyMWJkYTFkOTEyYSIsIlJhbmdlTGVuZ3RoIjozLCJSZWZlcmVuY2VJZCI6IjJkZmIyNzQ5LWQyNjQtNDE5YS05MDEzLWQxYjQ1MGY1Mz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U2FuZmxcXEFwcERhdGFcXExvY2FsXFxUZW1wXFxTd2lzcyBBY2FkZW1pYyBTb2Z0d2FyZVxcbGlweXZiZ3Uudm9jXFxDb3ZlcnNcXEN1b21vLCBBcHBlbmRpbm8gZXQgYWwgMjAxMSAtIENvbXBhcmF0aXZlIGFic29ycHRpb24gb2YgYSBzdGFuZGFyZGl6ZWQuanBnIiwiVXJpU3RyaW5nIjoiMmRmYjI3NDktZDI2NC00MTlhLTkwMTMtZDFiNDUwZjUzNTc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ucDEwMDcyNj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yMS9ucDEwMDcyNjIiLCJVcmlTdHJpbmciOiJodHRwczovL2RvaS5vcmcvMTAuMTAyMS9ucDEwMDcy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MjoyODowNSIsIk1vZGlmaWVkQnkiOiJfc2YiLCJJZCI6IjE2YjMwOTkyLTBjNWYtNGI5My1iYWNlLTBhMjUzODc5YTdmMCIsIk1vZGlmaWVkT24iOiIyMDE4LTEyLTEwVDEyOjI4OjA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0MTM2OTEiLCJVcmlTdHJpbmciOiJodHRwOi8vd3d3Lm5jYmkubmxtLm5paC5nb3YvcHVibWVkLzIxNDEzNjk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5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01B5E8B8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21F060A1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proofErr w:type="spellStart"/>
            <w:r w:rsidRPr="00B307FF">
              <w:rPr>
                <w:rFonts w:cs="Arial"/>
                <w:b/>
              </w:rPr>
              <w:t>Phytosomes</w:t>
            </w:r>
            <w:proofErr w:type="spellEnd"/>
          </w:p>
        </w:tc>
        <w:tc>
          <w:tcPr>
            <w:tcW w:w="819" w:type="dxa"/>
            <w:vAlign w:val="center"/>
          </w:tcPr>
          <w:p w14:paraId="1DB7C234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82</w:t>
            </w:r>
          </w:p>
        </w:tc>
        <w:tc>
          <w:tcPr>
            <w:tcW w:w="1219" w:type="dxa"/>
            <w:vAlign w:val="center"/>
          </w:tcPr>
          <w:p w14:paraId="2DA203D5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77.91</w:t>
            </w:r>
          </w:p>
        </w:tc>
        <w:tc>
          <w:tcPr>
            <w:tcW w:w="1790" w:type="dxa"/>
            <w:vAlign w:val="center"/>
          </w:tcPr>
          <w:p w14:paraId="3B79CC0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28</w:t>
            </w:r>
          </w:p>
        </w:tc>
        <w:tc>
          <w:tcPr>
            <w:tcW w:w="782" w:type="dxa"/>
            <w:vAlign w:val="center"/>
          </w:tcPr>
          <w:p w14:paraId="4A953DF3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7.6</w:t>
            </w:r>
          </w:p>
        </w:tc>
        <w:tc>
          <w:tcPr>
            <w:tcW w:w="1577" w:type="dxa"/>
            <w:vAlign w:val="center"/>
          </w:tcPr>
          <w:p w14:paraId="5A767475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03</w:t>
            </w:r>
          </w:p>
        </w:tc>
        <w:tc>
          <w:tcPr>
            <w:tcW w:w="1184" w:type="dxa"/>
            <w:vAlign w:val="center"/>
          </w:tcPr>
          <w:p w14:paraId="0D5E9CE6" w14:textId="6CE439A5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cf5f0ffb-ef4d-478d-9cbd-a80307005fb4"/>
                <w:id w:val="-324288476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jOGVmNGJiLWE1YzQtNGJmNC04YWI0LTljYTdkN2FkYjc3ZiIsIlJhbmdlTGVuZ3RoIjozLCJSZWZlcmVuY2VJZCI6IjlmMWZjOGI3LTliMGUtNGYzMC04NjlhLTY2Y2JkOTg4ZjI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FNhbmZsXFxBcHBEYXRhXFxMb2NhbFxcVGVtcFxcU3dpc3MgQWNhZGVtaWMgU29mdHdhcmVcXGxpcHl2Ymd1LnZvY1xcQ292ZXJzXFxKw6RnZXIsIExvd2VyeSBldCBhbCAyMDE0IC0gQ29tcGFyYXRpdmUgYWJzb3JwdGlvbiBvZiBjdXJjdW1pbiBmb3JtdWxhdGlvbnMuanBnIiwiVXJpU3RyaW5nIjoiOWYxZmM4YjctOWIwZS00ZjMwLTg2OWEtNjZjYmQ5ODhmMjB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8xNDc1LTI4OTEtMTMtMT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4Ni8xNDc1LTI4OTEtMTMtMTEiLCJVcmlTdHJpbmciOiJodHRwczovL2RvaS5vcmcvMTAuMTE4Ni8xNDc1LTI4OTEtMTMt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MjoxNToyMiIsIk1vZGlmaWVkQnkiOiJfc2YiLCJJZCI6ImQ5NzM2OTc4LTQzZWQtNDljMC1iYWNjLTNjMTBkODFjYjMwOCIsIk1vZGlmaWVkT24iOiIyMDE4LTEyLTEwVDEyOjE1OjI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Q0NjEwMjkiLCJVcmlTdHJpbmciOiJodHRwOi8vd3d3Lm5jYmkubmxtLm5paC5nb3YvcHVibWVkLzI0NDYxMDI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6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5F2A3EE9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3AAD810F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proofErr w:type="spellStart"/>
            <w:r w:rsidRPr="00B307FF">
              <w:rPr>
                <w:rFonts w:cs="Arial"/>
                <w:b/>
              </w:rPr>
              <w:t>Phytosomes</w:t>
            </w:r>
            <w:proofErr w:type="spellEnd"/>
          </w:p>
        </w:tc>
        <w:tc>
          <w:tcPr>
            <w:tcW w:w="819" w:type="dxa"/>
            <w:vAlign w:val="center"/>
          </w:tcPr>
          <w:p w14:paraId="2D3CE85B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97</w:t>
            </w:r>
          </w:p>
        </w:tc>
        <w:tc>
          <w:tcPr>
            <w:tcW w:w="1219" w:type="dxa"/>
            <w:vAlign w:val="center"/>
          </w:tcPr>
          <w:p w14:paraId="14AAB59D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1460.45</w:t>
            </w:r>
          </w:p>
        </w:tc>
        <w:tc>
          <w:tcPr>
            <w:tcW w:w="1790" w:type="dxa"/>
            <w:vAlign w:val="center"/>
          </w:tcPr>
          <w:p w14:paraId="7406179B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4.92</w:t>
            </w:r>
          </w:p>
        </w:tc>
        <w:tc>
          <w:tcPr>
            <w:tcW w:w="782" w:type="dxa"/>
            <w:vAlign w:val="center"/>
          </w:tcPr>
          <w:p w14:paraId="28C491C4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36.54</w:t>
            </w:r>
          </w:p>
        </w:tc>
        <w:tc>
          <w:tcPr>
            <w:tcW w:w="1577" w:type="dxa"/>
            <w:vAlign w:val="center"/>
          </w:tcPr>
          <w:p w14:paraId="1818DACE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46</w:t>
            </w:r>
          </w:p>
        </w:tc>
        <w:tc>
          <w:tcPr>
            <w:tcW w:w="1184" w:type="dxa"/>
            <w:vAlign w:val="center"/>
          </w:tcPr>
          <w:p w14:paraId="0C8ED912" w14:textId="1FBE008B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c8ff67be-a0ed-4379-8cc9-7e49614206e7"/>
                <w:id w:val="-91555400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YTczNDI3LWFlNGQtNDZjNS1hNGNkLTJkODE3MmNiOGExMSIsIlJhbmdlTGVuZ3RoIjozLCJSZWZlcmVuY2VJZCI6IjJkZmIyNzQ5LWQyNjQtNDE5YS05MDEzLWQxYjQ1MGY1Mz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U2FuZmxcXEFwcERhdGFcXExvY2FsXFxUZW1wXFxTd2lzcyBBY2FkZW1pYyBTb2Z0d2FyZVxcbGlweXZiZ3Uudm9jXFxDb3ZlcnNcXEN1b21vLCBBcHBlbmRpbm8gZXQgYWwgMjAxMSAtIENvbXBhcmF0aXZlIGFic29ycHRpb24gb2YgYSBzdGFuZGFyZGl6ZWQuanBnIiwiVXJpU3RyaW5nIjoiMmRmYjI3NDktZDI2NC00MTlhLTkwMTMtZDFiNDUwZjUzNTc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ucDEwMDcyNj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yMS9ucDEwMDcyNjIiLCJVcmlTdHJpbmciOiJodHRwczovL2RvaS5vcmcvMTAuMTAyMS9ucDEwMDcy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MjoyODowNSIsIk1vZGlmaWVkQnkiOiJfc2YiLCJJZCI6IjE2YjMwOTkyLTBjNWYtNGI5My1iYWNlLTBhMjUzODc5YTdmMCIsIk1vZGlmaWVkT24iOiIyMDE4LTEyLTEwVDEyOjI4OjA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0MTM2OTEiLCJVcmlTdHJpbmciOiJodHRwOi8vd3d3Lm5jYmkubmxtLm5paC5nb3YvcHVibWVkLzIxNDEzNjk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5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250E3256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72BC5366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proofErr w:type="spellStart"/>
            <w:r w:rsidRPr="00B307FF">
              <w:rPr>
                <w:rFonts w:cs="Arial"/>
                <w:b/>
              </w:rPr>
              <w:t>Phytosomes</w:t>
            </w:r>
            <w:proofErr w:type="spellEnd"/>
          </w:p>
        </w:tc>
        <w:tc>
          <w:tcPr>
            <w:tcW w:w="819" w:type="dxa"/>
            <w:vAlign w:val="center"/>
          </w:tcPr>
          <w:p w14:paraId="3DD85954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03</w:t>
            </w:r>
          </w:p>
        </w:tc>
        <w:tc>
          <w:tcPr>
            <w:tcW w:w="1219" w:type="dxa"/>
            <w:vAlign w:val="center"/>
          </w:tcPr>
          <w:p w14:paraId="2FE7CD4C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1817.15</w:t>
            </w:r>
          </w:p>
        </w:tc>
        <w:tc>
          <w:tcPr>
            <w:tcW w:w="1790" w:type="dxa"/>
            <w:vAlign w:val="center"/>
          </w:tcPr>
          <w:p w14:paraId="6ABBB805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6.00</w:t>
            </w:r>
          </w:p>
        </w:tc>
        <w:tc>
          <w:tcPr>
            <w:tcW w:w="782" w:type="dxa"/>
            <w:vAlign w:val="center"/>
          </w:tcPr>
          <w:p w14:paraId="3E8F88BC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92.74</w:t>
            </w:r>
          </w:p>
        </w:tc>
        <w:tc>
          <w:tcPr>
            <w:tcW w:w="1577" w:type="dxa"/>
            <w:vAlign w:val="center"/>
          </w:tcPr>
          <w:p w14:paraId="237D63DF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64</w:t>
            </w:r>
          </w:p>
        </w:tc>
        <w:tc>
          <w:tcPr>
            <w:tcW w:w="1184" w:type="dxa"/>
            <w:vAlign w:val="center"/>
          </w:tcPr>
          <w:p w14:paraId="1C6D381B" w14:textId="3D00E39F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c82f81ed-fd33-45b1-9b37-47a7ea2672aa"/>
                <w:id w:val="-996868045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0ODliNGVjLWZkMmQtNDc2NS05MzE4LThmYjkzNWJjNDI5NSIsIlJhbmdlTGVuZ3RoIjozLCJSZWZlcmVuY2VJZCI6IjAwYTgyMTUwLTlmYzMtNDFlMi1iZWYxLWU2YTZlYzQ4YWU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TYW5mbFxcQXBwRGF0YVxcTG9jYWxcXFRlbXBcXFN3aXNzIEFjYWRlbWljIFNvZnR3YXJlXFxsaXB5dmJndS52b2NcXENvdmVyc1xcQXNoZXIsIFhpZSBldCBhbCAyMDE3IC0gUmFuZG9taXplZCBQaGFybWFjb2tpbmV0aWMgQ3Jvc3NvdmVyIFN0dWR5IENvbXBhcmluZy5qcGciLCJVcmlTdHJpbmciOiIwMGE4MjE1MC05ZmMzLTQxZTItYmVmMS1lNmE2ZWM0OGFlN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pjcGguODA2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3NTAzMjQ5IiwiVXJpU3RyaW5nIjoiaHR0cDovL3d3dy5uY2JpLm5sbS5uaWguZ292L3B1Ym1lZC8yNzUwMzI0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E4VDA3OjM3OjI5IiwiTW9kaWZpZWRCeSI6Il9zZiIsIklkIjoiNTkzZGEzYjQtYTI4ZC00NWUxLWJlYjktMjJkMzgzZTY1MzViIiwiTW9kaWZpZWRPbiI6IjIwMTgtMTItMThUMDc6Mzc6Mj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pjcGguODA2IiwiVXJpU3RyaW5nIjoiaHR0cHM6Ly9kb2kub3JnLzEwLjEwMDIvamNwaC44MD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8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69F3CE17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2CADCE82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proofErr w:type="spellStart"/>
            <w:r w:rsidRPr="00B307FF">
              <w:rPr>
                <w:rFonts w:cs="Arial"/>
                <w:b/>
              </w:rPr>
              <w:t>Phytosomes</w:t>
            </w:r>
            <w:proofErr w:type="spellEnd"/>
          </w:p>
        </w:tc>
        <w:tc>
          <w:tcPr>
            <w:tcW w:w="819" w:type="dxa"/>
            <w:vAlign w:val="center"/>
          </w:tcPr>
          <w:p w14:paraId="22D80CB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54</w:t>
            </w:r>
          </w:p>
        </w:tc>
        <w:tc>
          <w:tcPr>
            <w:tcW w:w="1219" w:type="dxa"/>
            <w:vAlign w:val="center"/>
          </w:tcPr>
          <w:p w14:paraId="556CD139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95.28</w:t>
            </w:r>
          </w:p>
        </w:tc>
        <w:tc>
          <w:tcPr>
            <w:tcW w:w="1790" w:type="dxa"/>
            <w:vAlign w:val="center"/>
          </w:tcPr>
          <w:p w14:paraId="4AA36481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27</w:t>
            </w:r>
          </w:p>
        </w:tc>
        <w:tc>
          <w:tcPr>
            <w:tcW w:w="782" w:type="dxa"/>
            <w:vAlign w:val="center"/>
          </w:tcPr>
          <w:p w14:paraId="795378CF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2.76</w:t>
            </w:r>
          </w:p>
        </w:tc>
        <w:tc>
          <w:tcPr>
            <w:tcW w:w="1577" w:type="dxa"/>
            <w:vAlign w:val="center"/>
          </w:tcPr>
          <w:p w14:paraId="124E9623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04</w:t>
            </w:r>
          </w:p>
        </w:tc>
        <w:tc>
          <w:tcPr>
            <w:tcW w:w="1184" w:type="dxa"/>
            <w:vAlign w:val="center"/>
          </w:tcPr>
          <w:p w14:paraId="6BE276C8" w14:textId="0F80DADC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7d411977-79ba-47df-a07f-bf015e266075"/>
                <w:id w:val="2078868635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YTRlOGY0LTdlY2MtNDkxNC04NmFjLTg5OWFiY2Q2NzMwMCIsIlJhbmdlTGVuZ3RoIjozLCJSZWZlcmVuY2VJZCI6IjVmNTBkYmM2LWNjMjMtNGY2Yi04NmFlLTQ1MWM5NWQ1Y2Vm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U2FuZmxcXEFwcERhdGFcXExvY2FsXFxUZW1wXFxTd2lzcyBBY2FkZW1pYyBTb2Z0d2FyZVxcbGlweXZiZ3Uudm9jXFxDb3ZlcnNcXFB1cnB1cmEsIExvd2VyeSBldCBhbCAyMDE4IC0gQW5hbHlzaXMgb2YgZGlmZmVyZW50IGlubm92YXRpdmUgZm9ybXVsYXRpb25zLmpwZyIsIlVyaVN0cmluZyI6IjVmNTBkYmM2LWNjMjMtNGY2Yi04NmFlLTQ1MWM5NWQ1Y2Vm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AwMzk0LTAxNi0xMzc2LT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zOTQtMDE2LTEzNzYtOSIsIlVyaVN0cmluZyI6Imh0dHBzOi8vZG9pLm9yZy8xMC4xMDA3L3MwMDM5NC0wMTYtMTM3Ni0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ZiIsIkNyZWF0ZWRPbiI6IjIwMTgtMTItMDZUMDk6NDA6MjMiLCJNb2RpZmllZEJ5IjoiX3NmIiwiSWQiOiI0NjQwOWRiMi1hY2U0LTRiZmUtODViOC0zMmU2YzhlOGU0Y2UiLCJNb2RpZmllZE9uIjoiMjAxOC0xMi0wNlQwOTo0MDoy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4MjA0ODgwIiwiVXJpU3RyaW5nIjoiaHR0cDovL3d3dy5uY2JpLm5sbS5uaWguZ292L3B1Ym1lZC8yODIwNDg4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7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17D4D849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493636E0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r w:rsidRPr="00B307FF">
              <w:rPr>
                <w:rFonts w:cs="Arial"/>
                <w:b/>
              </w:rPr>
              <w:t>Turmeric oils</w:t>
            </w:r>
          </w:p>
        </w:tc>
        <w:tc>
          <w:tcPr>
            <w:tcW w:w="819" w:type="dxa"/>
            <w:vAlign w:val="center"/>
          </w:tcPr>
          <w:p w14:paraId="3FE40624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79</w:t>
            </w:r>
          </w:p>
        </w:tc>
        <w:tc>
          <w:tcPr>
            <w:tcW w:w="1219" w:type="dxa"/>
            <w:vAlign w:val="center"/>
          </w:tcPr>
          <w:p w14:paraId="29CC79F5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90" w:type="dxa"/>
            <w:vAlign w:val="center"/>
          </w:tcPr>
          <w:p w14:paraId="246F6E8B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</w:p>
        </w:tc>
        <w:tc>
          <w:tcPr>
            <w:tcW w:w="782" w:type="dxa"/>
            <w:vAlign w:val="center"/>
          </w:tcPr>
          <w:p w14:paraId="61F0895C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22.16</w:t>
            </w:r>
          </w:p>
        </w:tc>
        <w:tc>
          <w:tcPr>
            <w:tcW w:w="1577" w:type="dxa"/>
            <w:vAlign w:val="center"/>
          </w:tcPr>
          <w:p w14:paraId="63D27778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44</w:t>
            </w:r>
          </w:p>
        </w:tc>
        <w:tc>
          <w:tcPr>
            <w:tcW w:w="1184" w:type="dxa"/>
            <w:vAlign w:val="center"/>
          </w:tcPr>
          <w:p w14:paraId="1C3E29C3" w14:textId="7BD934DB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db6bfc36-30fe-467e-9623-0ec7f61491af"/>
                <w:id w:val="1848521248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2OWFiODcxLTcwYzYtNGQ1NS1iZDNjLWQ0NGNlMWNlNTYzNiIsIlJhbmdlTGVuZ3RoIjozLCJSZWZlcmVuY2VJZCI6ImIxN2I0M2IzLTU4MmQtNGQ1MC1hYzkyLTZkNDNhZjNiM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Tc3L2puc3YuNjEuMzc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5OTQxMzgiLCJVcmlTdHJpbmciOiJodHRwOi8vd3d3Lm5jYmkubmxtLm5paC5nb3YvcHVibWVkLzI1OTk0MTM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hUMDc6NDQ6MDAiLCJNb2RpZmllZEJ5IjoiX3NmIiwiSWQiOiI1ZDg1YmE3NC1iMTgwLTQ1YTEtODgyNy02OWNkYzhjMzI3MDQiLCJNb2RpZmllZE9uIjoiMjAxOC0xMi0xOFQwNzo0NDow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MxNzcvam5zdi42MS4zNyIsIlVyaVN0cmluZyI6Imh0dHBzOi8vZG9pLm9yZy8xMC4zMTc3L2puc3YuNjEuMz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9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700812EE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5B7A3612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r w:rsidRPr="00B307FF">
              <w:rPr>
                <w:rFonts w:cs="Arial"/>
                <w:b/>
              </w:rPr>
              <w:t>Turmeric oils</w:t>
            </w:r>
          </w:p>
        </w:tc>
        <w:tc>
          <w:tcPr>
            <w:tcW w:w="819" w:type="dxa"/>
            <w:vAlign w:val="center"/>
          </w:tcPr>
          <w:p w14:paraId="7A792A4D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82</w:t>
            </w:r>
          </w:p>
        </w:tc>
        <w:tc>
          <w:tcPr>
            <w:tcW w:w="1219" w:type="dxa"/>
            <w:vAlign w:val="center"/>
          </w:tcPr>
          <w:p w14:paraId="1558BD0B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15.74</w:t>
            </w:r>
          </w:p>
        </w:tc>
        <w:tc>
          <w:tcPr>
            <w:tcW w:w="1790" w:type="dxa"/>
            <w:vAlign w:val="center"/>
          </w:tcPr>
          <w:p w14:paraId="0859063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06</w:t>
            </w:r>
          </w:p>
        </w:tc>
        <w:tc>
          <w:tcPr>
            <w:tcW w:w="782" w:type="dxa"/>
            <w:vAlign w:val="center"/>
          </w:tcPr>
          <w:p w14:paraId="5A50672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.36</w:t>
            </w:r>
          </w:p>
        </w:tc>
        <w:tc>
          <w:tcPr>
            <w:tcW w:w="1577" w:type="dxa"/>
            <w:vAlign w:val="center"/>
          </w:tcPr>
          <w:p w14:paraId="5992816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&lt;0.01</w:t>
            </w:r>
          </w:p>
        </w:tc>
        <w:tc>
          <w:tcPr>
            <w:tcW w:w="1184" w:type="dxa"/>
            <w:vAlign w:val="center"/>
          </w:tcPr>
          <w:p w14:paraId="647B7A1A" w14:textId="6171BEF0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6d964502-5523-47f7-a190-c75624ebf41a"/>
                <w:id w:val="-861514301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ZWIwYTUxLTFhMGQtNDE2YS05NGZmLWQ3NWFmNDQ0N2E1NyIsIlJhbmdlTGVuZ3RoIjozLCJSZWZlcmVuY2VJZCI6IjlmMWZjOGI3LTliMGUtNGYzMC04NjlhLTY2Y2JkOTg4ZjI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FNhbmZsXFxBcHBEYXRhXFxMb2NhbFxcVGVtcFxcU3dpc3MgQWNhZGVtaWMgU29mdHdhcmVcXGxpcHl2Ymd1LnZvY1xcQ292ZXJzXFxKw6RnZXIsIExvd2VyeSBldCBhbCAyMDE0IC0gQ29tcGFyYXRpdmUgYWJzb3JwdGlvbiBvZiBjdXJjdW1pbiBmb3JtdWxhdGlvbnMuanBnIiwiVXJpU3RyaW5nIjoiOWYxZmM4YjctOWIwZS00ZjMwLTg2OWEtNjZjYmQ5ODhmMjB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8xNDc1LTI4OTEtMTMtMT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4Ni8xNDc1LTI4OTEtMTMtMTEiLCJVcmlTdHJpbmciOiJodHRwczovL2RvaS5vcmcvMTAuMTE4Ni8xNDc1LTI4OTEtMTMt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MjoxNToyMiIsIk1vZGlmaWVkQnkiOiJfc2YiLCJJZCI6ImQ5NzM2OTc4LTQzZWQtNDljMC1iYWNjLTNjMTBkODFjYjMwOCIsIk1vZGlmaWVkT24iOiIyMDE4LTEyLTEwVDEyOjE1OjI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Q0NjEwMjkiLCJVcmlTdHJpbmciOiJodHRwOi8vd3d3Lm5jYmkubmxtLm5paC5nb3YvcHVibWVkLzI0NDYxMDI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6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</w:rPr>
              <w:t>c)</w:t>
            </w:r>
          </w:p>
        </w:tc>
      </w:tr>
      <w:tr w:rsidR="00B131ED" w:rsidRPr="00B307FF" w14:paraId="5E274621" w14:textId="77777777" w:rsidTr="00FC5A6E">
        <w:trPr>
          <w:trHeight w:val="283"/>
        </w:trPr>
        <w:tc>
          <w:tcPr>
            <w:tcW w:w="1701" w:type="dxa"/>
            <w:vAlign w:val="center"/>
          </w:tcPr>
          <w:p w14:paraId="00CB2C5A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rPr>
                <w:rFonts w:cs="Arial"/>
                <w:b/>
              </w:rPr>
            </w:pPr>
            <w:r w:rsidRPr="00B307FF">
              <w:rPr>
                <w:rFonts w:cs="Arial"/>
                <w:b/>
              </w:rPr>
              <w:lastRenderedPageBreak/>
              <w:t>Turmeric oils</w:t>
            </w:r>
          </w:p>
        </w:tc>
        <w:tc>
          <w:tcPr>
            <w:tcW w:w="819" w:type="dxa"/>
            <w:vAlign w:val="center"/>
          </w:tcPr>
          <w:p w14:paraId="0D711DCA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55</w:t>
            </w:r>
          </w:p>
        </w:tc>
        <w:tc>
          <w:tcPr>
            <w:tcW w:w="1219" w:type="dxa"/>
            <w:vAlign w:val="center"/>
          </w:tcPr>
          <w:p w14:paraId="47907E7D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18.19</w:t>
            </w:r>
          </w:p>
        </w:tc>
        <w:tc>
          <w:tcPr>
            <w:tcW w:w="1790" w:type="dxa"/>
            <w:vAlign w:val="center"/>
          </w:tcPr>
          <w:p w14:paraId="0D5157EB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05</w:t>
            </w:r>
          </w:p>
        </w:tc>
        <w:tc>
          <w:tcPr>
            <w:tcW w:w="782" w:type="dxa"/>
            <w:vAlign w:val="center"/>
          </w:tcPr>
          <w:p w14:paraId="04A68DB8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.44</w:t>
            </w:r>
          </w:p>
        </w:tc>
        <w:tc>
          <w:tcPr>
            <w:tcW w:w="1577" w:type="dxa"/>
            <w:vAlign w:val="center"/>
          </w:tcPr>
          <w:p w14:paraId="049779EE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01</w:t>
            </w:r>
          </w:p>
        </w:tc>
        <w:tc>
          <w:tcPr>
            <w:tcW w:w="1184" w:type="dxa"/>
            <w:vAlign w:val="center"/>
          </w:tcPr>
          <w:p w14:paraId="422D47C6" w14:textId="2A52FF2A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ee4ecba4-81d3-4b1c-9a3a-cdcdb4fa65b9"/>
                <w:id w:val="-842475790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MzZhNzBmLWZiZDItNDYxMi04MjFkLTc2NTUxZjdhMTBkMyIsIlJhbmdlTGVuZ3RoIjozLCJSZWZlcmVuY2VJZCI6IjVmNTBkYmM2LWNjMjMtNGY2Yi04NmFlLTQ1MWM5NWQ1Y2Vm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U2FuZmxcXEFwcERhdGFcXExvY2FsXFxUZW1wXFxTd2lzcyBBY2FkZW1pYyBTb2Z0d2FyZVxcbGlweXZiZ3Uudm9jXFxDb3ZlcnNcXFB1cnB1cmEsIExvd2VyeSBldCBhbCAyMDE4IC0gQW5hbHlzaXMgb2YgZGlmZmVyZW50IGlubm92YXRpdmUgZm9ybXVsYXRpb25zLmpwZyIsIlVyaVN0cmluZyI6IjVmNTBkYmM2LWNjMjMtNGY2Yi04NmFlLTQ1MWM5NWQ1Y2Vm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AwMzk0LTAxNi0xMzc2LT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zOTQtMDE2LTEzNzYtOSIsIlVyaVN0cmluZyI6Imh0dHBzOi8vZG9pLm9yZy8xMC4xMDA3L3MwMDM5NC0wMTYtMTM3Ni0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ZiIsIkNyZWF0ZWRPbiI6IjIwMTgtMTItMDZUMDk6NDA6MjMiLCJNb2RpZmllZEJ5IjoiX3NmIiwiSWQiOiI0NjQwOWRiMi1hY2U0LTRiZmUtODViOC0zMmU2YzhlOGU0Y2UiLCJNb2RpZmllZE9uIjoiMjAxOC0xMi0wNlQwOTo0MDoy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4MjA0ODgwIiwiVXJpU3RyaW5nIjoiaHR0cDovL3d3dy5uY2JpLm5sbS5uaWguZ292L3B1Ym1lZC8yODIwNDg4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7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3CE0512D" w14:textId="77777777" w:rsidTr="00FC5A6E">
        <w:trPr>
          <w:trHeight w:val="713"/>
        </w:trPr>
        <w:tc>
          <w:tcPr>
            <w:tcW w:w="1701" w:type="dxa"/>
            <w:vAlign w:val="center"/>
          </w:tcPr>
          <w:p w14:paraId="23BA399B" w14:textId="77777777" w:rsidR="009F7D44" w:rsidRPr="00B307FF" w:rsidRDefault="009F7D44" w:rsidP="009F7D44">
            <w:pPr>
              <w:pStyle w:val="Beschriftung"/>
              <w:keepNext/>
              <w:spacing w:after="0"/>
              <w:rPr>
                <w:rFonts w:cs="Arial"/>
                <w:b/>
              </w:rPr>
            </w:pPr>
            <w:r w:rsidRPr="00B307FF">
              <w:rPr>
                <w:rFonts w:cs="Arial"/>
                <w:b/>
              </w:rPr>
              <w:t>Submicron-particle</w:t>
            </w:r>
          </w:p>
        </w:tc>
        <w:tc>
          <w:tcPr>
            <w:tcW w:w="819" w:type="dxa"/>
            <w:vAlign w:val="center"/>
          </w:tcPr>
          <w:p w14:paraId="3A40AC13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0</w:t>
            </w:r>
          </w:p>
        </w:tc>
        <w:tc>
          <w:tcPr>
            <w:tcW w:w="1219" w:type="dxa"/>
            <w:vAlign w:val="center"/>
          </w:tcPr>
          <w:p w14:paraId="5E163AA7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306.75</w:t>
            </w:r>
          </w:p>
        </w:tc>
        <w:tc>
          <w:tcPr>
            <w:tcW w:w="1790" w:type="dxa"/>
            <w:vAlign w:val="center"/>
          </w:tcPr>
          <w:p w14:paraId="15D50C23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0.22</w:t>
            </w:r>
          </w:p>
        </w:tc>
        <w:tc>
          <w:tcPr>
            <w:tcW w:w="782" w:type="dxa"/>
            <w:vAlign w:val="center"/>
          </w:tcPr>
          <w:p w14:paraId="293F4AAC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80.08</w:t>
            </w:r>
          </w:p>
        </w:tc>
        <w:tc>
          <w:tcPr>
            <w:tcW w:w="1577" w:type="dxa"/>
            <w:vAlign w:val="center"/>
          </w:tcPr>
          <w:p w14:paraId="7C20658C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.67</w:t>
            </w:r>
          </w:p>
        </w:tc>
        <w:tc>
          <w:tcPr>
            <w:tcW w:w="1184" w:type="dxa"/>
            <w:vAlign w:val="center"/>
          </w:tcPr>
          <w:p w14:paraId="01E4AD7D" w14:textId="4ED64365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69de16bb-fd29-4f04-bb01-d60515756988"/>
                <w:id w:val="1714999405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E84A95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TYyYWI3LWEwMTgtNGFkNS04ZmZmLTY1NDI3YmExZGJmNCIsIlJhbmdlTGVuZ3RoIjozLCJSZWZlcmVuY2VJZCI6Ijg5YjRhMDFkLTYzYjAtNDljZC04MmIyLTRiZDQ4ZTQ4ODI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FNhbmZsXFxBcHBEYXRhXFxMb2NhbFxcVGVtcFxcU3dpc3MgQWNhZGVtaWMgU29mdHdhcmVcXGxpcHl2Ymd1LnZvY1xcQ292ZXJzXFxTYXNha2ksIFN1bmFnYXdhIGV0IGFsIDIwMTEgLSBJbm5vdmF0aXZlIFByZXBhcmF0aW9uIG9mIEN1cmN1bWluLmpwZyIsIlVyaVN0cmluZyI6Ijg5YjRhMDFkLTYzYjAtNDljZC04MmIyLTRiZDQ4ZTQ4ODIz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NDgvYnBiLjM0LjY2M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yNDgvYnBiLjM0LjY2MCIsIlVyaVN0cmluZyI6Imh0dHBzOi8vZG9pLm9yZy8xMC4xMjQ4L2JwYi4zNC42Nj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558C4089" w14:textId="77777777" w:rsidTr="00FC5A6E">
        <w:trPr>
          <w:trHeight w:val="725"/>
        </w:trPr>
        <w:tc>
          <w:tcPr>
            <w:tcW w:w="1701" w:type="dxa"/>
            <w:vAlign w:val="center"/>
          </w:tcPr>
          <w:p w14:paraId="0497111B" w14:textId="77777777" w:rsidR="009F7D44" w:rsidRPr="00B307FF" w:rsidRDefault="009F7D44" w:rsidP="009F7D44">
            <w:pPr>
              <w:pStyle w:val="Beschriftung"/>
              <w:keepNext/>
              <w:spacing w:after="0"/>
              <w:rPr>
                <w:rFonts w:cs="Arial"/>
                <w:b/>
              </w:rPr>
            </w:pPr>
            <w:r w:rsidRPr="00B307FF">
              <w:rPr>
                <w:rFonts w:cs="Arial"/>
                <w:b/>
              </w:rPr>
              <w:t>Submicron-particle</w:t>
            </w:r>
          </w:p>
        </w:tc>
        <w:tc>
          <w:tcPr>
            <w:tcW w:w="819" w:type="dxa"/>
            <w:vAlign w:val="center"/>
          </w:tcPr>
          <w:p w14:paraId="3277F68D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50</w:t>
            </w:r>
          </w:p>
        </w:tc>
        <w:tc>
          <w:tcPr>
            <w:tcW w:w="1219" w:type="dxa"/>
            <w:vAlign w:val="center"/>
          </w:tcPr>
          <w:p w14:paraId="3F3A4C79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7190.94</w:t>
            </w:r>
          </w:p>
        </w:tc>
        <w:tc>
          <w:tcPr>
            <w:tcW w:w="1790" w:type="dxa"/>
            <w:vAlign w:val="center"/>
          </w:tcPr>
          <w:p w14:paraId="3A94A236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47.94</w:t>
            </w:r>
          </w:p>
        </w:tc>
        <w:tc>
          <w:tcPr>
            <w:tcW w:w="782" w:type="dxa"/>
            <w:vAlign w:val="center"/>
          </w:tcPr>
          <w:p w14:paraId="731FCCCD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513.06</w:t>
            </w:r>
          </w:p>
        </w:tc>
        <w:tc>
          <w:tcPr>
            <w:tcW w:w="1577" w:type="dxa"/>
            <w:vAlign w:val="center"/>
          </w:tcPr>
          <w:p w14:paraId="2600D6DA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.42</w:t>
            </w:r>
          </w:p>
        </w:tc>
        <w:tc>
          <w:tcPr>
            <w:tcW w:w="1184" w:type="dxa"/>
            <w:vAlign w:val="center"/>
          </w:tcPr>
          <w:p w14:paraId="093F1EC6" w14:textId="25B160CE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fb8cde64-7e9e-4830-9521-d88a74cd3ef9"/>
                <w:id w:val="867875007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4YzFmNDc3LTU2MGItNGIxZi1iZjY4LTkyNTI2Mjg1NTU4OSIsIlJhbmdlTGVuZ3RoIjo0LCJSZWZlcmVuY2VJZCI6IjBiZjQ1OWZhLWRmOTAtNDM1Yy05MDQ1LTQyMjA1ZDA4YmI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U2FuZmxcXEFwcERhdGFcXExvY2FsXFxUZW1wXFxTd2lzcyBBY2FkZW1pYyBTb2Z0d2FyZVxcbGlweXZiZ3Uudm9jXFxDb3ZlcnNcXEthbmFpLCBJbWFpenVtaSBldCBhbCAyMDEyIC0gRG9zZS1lc2NhbGF0aW9uIGFuZCBwaGFybWFjb2tpbmV0aWMgc3R1ZHkuanBnIiwiVXJpU3RyaW5nIjoiMGJmNDU5ZmEtZGY5MC00MzVjLTkwNDUtNDIyMDVkMDhiYj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yODAtMDExLTE2NzMtM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wMDI4MC0wMTEtMTY3My0xIiwiVXJpU3RyaW5nIjoiaHR0cHM6Ly9kb2kub3JnLzEwLjEwMDcvczAwMjgwLTAxMS0xNjczL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NDowNDozNyIsIk1vZGlmaWVkQnkiOiJfc2YiLCJJZCI6IjQxNmUzMjA1LWZlYzQtNDdjNy1iZGQ3LTJkNjZkOTFmN2RkOCIsIk1vZGlmaWVkT24iOiIyMDE4LTEyLTEwVDE0OjA0OjM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E2MDM4NjciLCJVcmlTdHJpbmciOiJodHRwOi8vd3d3Lm5jYmkubmxtLm5paC5nb3YvcHVibWVkLzIxNjAzODY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0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1584896E" w14:textId="77777777" w:rsidTr="00FC5A6E">
        <w:trPr>
          <w:trHeight w:val="707"/>
        </w:trPr>
        <w:tc>
          <w:tcPr>
            <w:tcW w:w="1701" w:type="dxa"/>
            <w:vAlign w:val="center"/>
          </w:tcPr>
          <w:p w14:paraId="0094A0DD" w14:textId="77777777" w:rsidR="009F7D44" w:rsidRPr="00B307FF" w:rsidRDefault="009F7D44" w:rsidP="009F7D44">
            <w:pPr>
              <w:pStyle w:val="Beschriftung"/>
              <w:keepNext/>
              <w:spacing w:after="0"/>
              <w:rPr>
                <w:rFonts w:cs="Arial"/>
                <w:b/>
              </w:rPr>
            </w:pPr>
            <w:r w:rsidRPr="00B307FF">
              <w:rPr>
                <w:rFonts w:cs="Arial"/>
                <w:b/>
              </w:rPr>
              <w:t>Submicron-particle</w:t>
            </w:r>
          </w:p>
        </w:tc>
        <w:tc>
          <w:tcPr>
            <w:tcW w:w="819" w:type="dxa"/>
            <w:vAlign w:val="center"/>
          </w:tcPr>
          <w:p w14:paraId="60EBF0A3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210</w:t>
            </w:r>
          </w:p>
        </w:tc>
        <w:tc>
          <w:tcPr>
            <w:tcW w:w="1219" w:type="dxa"/>
            <w:vAlign w:val="center"/>
          </w:tcPr>
          <w:p w14:paraId="567B7974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9905.53</w:t>
            </w:r>
          </w:p>
        </w:tc>
        <w:tc>
          <w:tcPr>
            <w:tcW w:w="1790" w:type="dxa"/>
            <w:vAlign w:val="center"/>
          </w:tcPr>
          <w:p w14:paraId="59EF2D15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47.17</w:t>
            </w:r>
          </w:p>
        </w:tc>
        <w:tc>
          <w:tcPr>
            <w:tcW w:w="782" w:type="dxa"/>
            <w:vAlign w:val="center"/>
          </w:tcPr>
          <w:p w14:paraId="47A16595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746.51</w:t>
            </w:r>
          </w:p>
        </w:tc>
        <w:tc>
          <w:tcPr>
            <w:tcW w:w="1577" w:type="dxa"/>
            <w:vAlign w:val="center"/>
          </w:tcPr>
          <w:p w14:paraId="15C2CEA3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.55</w:t>
            </w:r>
          </w:p>
        </w:tc>
        <w:tc>
          <w:tcPr>
            <w:tcW w:w="1184" w:type="dxa"/>
            <w:vAlign w:val="center"/>
          </w:tcPr>
          <w:p w14:paraId="6D7DFDF5" w14:textId="37DFD863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7a861833-730d-4985-88ea-94a33437cd21"/>
                <w:id w:val="1526516518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0ZjA5M2ZkLTI5OWYtNDBkZi1hYTJiLTc0ZmYxMzllZmNiMSIsIlJhbmdlTGVuZ3RoIjo0LCJSZWZlcmVuY2VJZCI6IjBiZjQ1OWZhLWRmOTAtNDM1Yy05MDQ1LTQyMjA1ZDA4YmI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U2FuZmxcXEFwcERhdGFcXExvY2FsXFxUZW1wXFxTd2lzcyBBY2FkZW1pYyBTb2Z0d2FyZVxcbGlweXZiZ3Uudm9jXFxDb3ZlcnNcXEthbmFpLCBJbWFpenVtaSBldCBhbCAyMDEyIC0gRG9zZS1lc2NhbGF0aW9uIGFuZCBwaGFybWFjb2tpbmV0aWMgc3R1ZHkuanBnIiwiVXJpU3RyaW5nIjoiMGJmNDU5ZmEtZGY5MC00MzVjLTkwNDUtNDIyMDVkMDhiYj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yODAtMDExLTE2NzMtM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wMDI4MC0wMTEtMTY3My0xIiwiVXJpU3RyaW5nIjoiaHR0cHM6Ly9kb2kub3JnLzEwLjEwMDcvczAwMjgwLTAxMS0xNjczL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MFQxNDowNDozNyIsIk1vZGlmaWVkQnkiOiJfc2YiLCJJZCI6IjQxNmUzMjA1LWZlYzQtNDdjNy1iZGQ3LTJkNjZkOTFmN2RkOCIsIk1vZGlmaWVkT24iOiIyMDE4LTEyLTEwVDE0OjA0OjM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E2MDM4NjciLCJVcmlTdHJpbmciOiJodHRwOi8vd3d3Lm5jYmkubmxtLm5paC5nb3YvcHVibWVkLzIxNjAzODY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0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  <w:tr w:rsidR="00B131ED" w:rsidRPr="00B307FF" w14:paraId="57CC0823" w14:textId="77777777" w:rsidTr="00FC5A6E">
        <w:trPr>
          <w:trHeight w:val="283"/>
        </w:trPr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18990A52" w14:textId="77777777" w:rsidR="009F7D44" w:rsidRPr="00B307FF" w:rsidRDefault="009F7D44" w:rsidP="009F7D44">
            <w:pPr>
              <w:pStyle w:val="Beschriftung"/>
              <w:keepNext/>
              <w:spacing w:after="0"/>
              <w:rPr>
                <w:rFonts w:cs="Arial"/>
                <w:b/>
              </w:rPr>
            </w:pPr>
            <w:r w:rsidRPr="00B307FF">
              <w:rPr>
                <w:rFonts w:cs="Arial"/>
                <w:b/>
              </w:rPr>
              <w:t>Submicron-particle</w:t>
            </w:r>
          </w:p>
        </w:tc>
        <w:tc>
          <w:tcPr>
            <w:tcW w:w="819" w:type="dxa"/>
            <w:tcBorders>
              <w:bottom w:val="single" w:sz="4" w:space="0" w:color="auto"/>
            </w:tcBorders>
            <w:vAlign w:val="center"/>
          </w:tcPr>
          <w:p w14:paraId="422D9899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82</w:t>
            </w:r>
          </w:p>
        </w:tc>
        <w:tc>
          <w:tcPr>
            <w:tcW w:w="1219" w:type="dxa"/>
            <w:tcBorders>
              <w:bottom w:val="single" w:sz="4" w:space="0" w:color="auto"/>
            </w:tcBorders>
            <w:vAlign w:val="center"/>
          </w:tcPr>
          <w:p w14:paraId="6A43F0E2" w14:textId="77777777" w:rsidR="009F7D44" w:rsidRPr="00B307FF" w:rsidRDefault="009F7D44" w:rsidP="009F7D44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1881.21</w:t>
            </w:r>
          </w:p>
        </w:tc>
        <w:tc>
          <w:tcPr>
            <w:tcW w:w="1790" w:type="dxa"/>
            <w:tcBorders>
              <w:bottom w:val="single" w:sz="4" w:space="0" w:color="auto"/>
            </w:tcBorders>
            <w:vAlign w:val="center"/>
          </w:tcPr>
          <w:p w14:paraId="4B7CFCFF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0.34</w:t>
            </w:r>
          </w:p>
        </w:tc>
        <w:tc>
          <w:tcPr>
            <w:tcW w:w="782" w:type="dxa"/>
            <w:tcBorders>
              <w:bottom w:val="single" w:sz="4" w:space="0" w:color="auto"/>
            </w:tcBorders>
            <w:vAlign w:val="center"/>
          </w:tcPr>
          <w:p w14:paraId="150295E3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779.62</w:t>
            </w:r>
          </w:p>
        </w:tc>
        <w:tc>
          <w:tcPr>
            <w:tcW w:w="1577" w:type="dxa"/>
            <w:tcBorders>
              <w:bottom w:val="single" w:sz="4" w:space="0" w:color="auto"/>
            </w:tcBorders>
            <w:vAlign w:val="center"/>
          </w:tcPr>
          <w:p w14:paraId="1F3CD160" w14:textId="77777777" w:rsidR="009F7D44" w:rsidRPr="00B307FF" w:rsidRDefault="009F7D44" w:rsidP="009F7D44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4.283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vAlign w:val="center"/>
          </w:tcPr>
          <w:p w14:paraId="7B391448" w14:textId="316CA9FD" w:rsidR="009F7D44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7a9b24d0-ef27-4962-aeec-2fd89a085a30"/>
                <w:id w:val="204528838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ZmI3YTIyLWViMTgtNDU3OS04ODZkLTgyOTY4ZTA3ZWNhNCIsIlJhbmdlTGVuZ3RoIjozLCJSZWZlcmVuY2VJZCI6ImIxN2I0M2IzLTU4MmQtNGQ1MC1hYzkyLTZkNDNhZjNiM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Tc3L2puc3YuNjEuMzc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5OTQxMzgiLCJVcmlTdHJpbmciOiJodHRwOi8vd3d3Lm5jYmkubmxtLm5paC5nb3YvcHVibWVkLzI1OTk0MTM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zZiIsIkNyZWF0ZWRPbiI6IjIwMTgtMTItMThUMDc6NDQ6MDAiLCJNb2RpZmllZEJ5IjoiX3NmIiwiSWQiOiI1ZDg1YmE3NC1iMTgwLTQ1YTEtODgyNy02OWNkYzhjMzI3MDQiLCJNb2RpZmllZE9uIjoiMjAxOC0xMi0xOFQwNzo0NDow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MxNzcvam5zdi42MS4zNyIsIlVyaVN0cmluZyI6Imh0dHBzOi8vZG9pLm9yZy8xMC4zMTc3L2puc3YuNjEuMz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9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</w:p>
        </w:tc>
      </w:tr>
    </w:tbl>
    <w:p w14:paraId="0328A659" w14:textId="3EAA4DB5" w:rsidR="00432B23" w:rsidRPr="00B307FF" w:rsidRDefault="00B81E27" w:rsidP="00840BD3">
      <w:pPr>
        <w:pStyle w:val="Beschriftung"/>
        <w:rPr>
          <w:rFonts w:cs="Arial"/>
          <w:sz w:val="24"/>
          <w:szCs w:val="24"/>
        </w:rPr>
      </w:pPr>
      <w:r w:rsidRPr="00B307FF">
        <w:rPr>
          <w:rFonts w:cs="Arial"/>
          <w:sz w:val="24"/>
          <w:szCs w:val="24"/>
          <w:vertAlign w:val="superscript"/>
        </w:rPr>
        <w:t>a)</w:t>
      </w:r>
      <w:r w:rsidR="00432B23" w:rsidRPr="00B307FF">
        <w:rPr>
          <w:rFonts w:cs="Arial"/>
          <w:sz w:val="24"/>
          <w:szCs w:val="24"/>
          <w:vertAlign w:val="subscript"/>
        </w:rPr>
        <w:t xml:space="preserve"> </w:t>
      </w:r>
      <w:r w:rsidR="00432B23" w:rsidRPr="00B307FF">
        <w:rPr>
          <w:rFonts w:cs="Arial"/>
          <w:sz w:val="24"/>
          <w:szCs w:val="24"/>
        </w:rPr>
        <w:t xml:space="preserve">All data describe the reported means. AUC, area under the plasma concentration time curve; </w:t>
      </w:r>
      <w:proofErr w:type="spellStart"/>
      <w:r w:rsidR="00432B23" w:rsidRPr="00B307FF">
        <w:rPr>
          <w:rFonts w:cs="Arial"/>
          <w:sz w:val="24"/>
          <w:szCs w:val="24"/>
        </w:rPr>
        <w:t>C</w:t>
      </w:r>
      <w:r w:rsidR="00432B23" w:rsidRPr="00B307FF">
        <w:rPr>
          <w:rFonts w:cs="Arial"/>
          <w:sz w:val="24"/>
          <w:szCs w:val="24"/>
          <w:vertAlign w:val="subscript"/>
        </w:rPr>
        <w:t>max</w:t>
      </w:r>
      <w:proofErr w:type="spellEnd"/>
      <w:r w:rsidR="00432B23" w:rsidRPr="00B307FF">
        <w:rPr>
          <w:rFonts w:cs="Arial"/>
          <w:sz w:val="24"/>
          <w:szCs w:val="24"/>
        </w:rPr>
        <w:t>,</w:t>
      </w:r>
      <w:r w:rsidR="00432B23" w:rsidRPr="00B307FF">
        <w:rPr>
          <w:rFonts w:cs="Arial"/>
          <w:sz w:val="24"/>
          <w:szCs w:val="24"/>
          <w:vertAlign w:val="subscript"/>
        </w:rPr>
        <w:t xml:space="preserve"> </w:t>
      </w:r>
      <w:r w:rsidR="00432B23" w:rsidRPr="00B307FF">
        <w:rPr>
          <w:rFonts w:cs="Arial"/>
          <w:sz w:val="24"/>
          <w:szCs w:val="24"/>
        </w:rPr>
        <w:t>maximum plasma concentration</w:t>
      </w:r>
    </w:p>
    <w:p w14:paraId="01BFD34D" w14:textId="533366D2" w:rsidR="00432B23" w:rsidRPr="00B307FF" w:rsidRDefault="00B81E27" w:rsidP="005F0B3E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  <w:vertAlign w:val="superscript"/>
        </w:rPr>
        <w:t>b)</w:t>
      </w:r>
      <w:r w:rsidR="00432B23" w:rsidRPr="00B307FF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432B23" w:rsidRPr="00B307FF">
        <w:rPr>
          <w:rFonts w:ascii="Arial" w:hAnsi="Arial" w:cs="Arial"/>
          <w:sz w:val="24"/>
          <w:szCs w:val="24"/>
        </w:rPr>
        <w:t>AUC</w:t>
      </w:r>
      <w:r w:rsidR="00432B23" w:rsidRPr="00B307FF">
        <w:rPr>
          <w:rFonts w:ascii="Arial" w:hAnsi="Arial" w:cs="Arial"/>
          <w:sz w:val="24"/>
          <w:szCs w:val="24"/>
          <w:vertAlign w:val="subscript"/>
        </w:rPr>
        <w:t>0-48 h</w:t>
      </w:r>
      <w:r w:rsidR="00432B23" w:rsidRPr="00B307FF">
        <w:rPr>
          <w:rFonts w:ascii="Arial" w:hAnsi="Arial" w:cs="Arial"/>
          <w:sz w:val="24"/>
          <w:szCs w:val="24"/>
        </w:rPr>
        <w:t xml:space="preserve"> is reported</w:t>
      </w:r>
    </w:p>
    <w:p w14:paraId="546421EE" w14:textId="1F8A44F0" w:rsidR="00036F21" w:rsidRPr="00B307FF" w:rsidRDefault="00B81E27" w:rsidP="00840BD3">
      <w:pPr>
        <w:spacing w:line="240" w:lineRule="auto"/>
        <w:rPr>
          <w:rFonts w:ascii="Arial" w:hAnsi="Arial" w:cs="Arial"/>
          <w:sz w:val="18"/>
          <w:szCs w:val="18"/>
        </w:rPr>
      </w:pPr>
      <w:r w:rsidRPr="00B307FF">
        <w:rPr>
          <w:rFonts w:ascii="Arial" w:hAnsi="Arial" w:cs="Arial"/>
          <w:sz w:val="24"/>
          <w:szCs w:val="24"/>
          <w:vertAlign w:val="superscript"/>
        </w:rPr>
        <w:t>c)</w:t>
      </w:r>
      <w:r w:rsidR="00432B23" w:rsidRPr="00B307FF">
        <w:rPr>
          <w:rFonts w:ascii="Arial" w:hAnsi="Arial" w:cs="Arial"/>
          <w:sz w:val="24"/>
          <w:szCs w:val="24"/>
        </w:rPr>
        <w:t xml:space="preserve"> AUC</w:t>
      </w:r>
      <w:r w:rsidR="00432B23" w:rsidRPr="00B307FF">
        <w:rPr>
          <w:rFonts w:ascii="Arial" w:hAnsi="Arial" w:cs="Arial"/>
          <w:sz w:val="24"/>
          <w:szCs w:val="24"/>
          <w:vertAlign w:val="subscript"/>
        </w:rPr>
        <w:t>0-12 h</w:t>
      </w:r>
      <w:r w:rsidR="00432B23" w:rsidRPr="00B307FF">
        <w:rPr>
          <w:rFonts w:ascii="Arial" w:hAnsi="Arial" w:cs="Arial"/>
          <w:sz w:val="24"/>
          <w:szCs w:val="24"/>
        </w:rPr>
        <w:t xml:space="preserve"> is reported</w:t>
      </w:r>
      <w:r w:rsidR="00B131ED" w:rsidRPr="00B307FF">
        <w:rPr>
          <w:rFonts w:ascii="Arial" w:hAnsi="Arial" w:cs="Arial"/>
          <w:sz w:val="24"/>
          <w:szCs w:val="24"/>
        </w:rPr>
        <w:t>, curcumin dose is calculated based on the reported dose of total curcuminoids</w:t>
      </w:r>
    </w:p>
    <w:p w14:paraId="056DAA44" w14:textId="1CC58A4B" w:rsidR="00B131ED" w:rsidRPr="00B307FF" w:rsidRDefault="00B131ED" w:rsidP="00B131ED">
      <w:pPr>
        <w:pStyle w:val="Beschriftung"/>
        <w:keepNext/>
        <w:spacing w:line="480" w:lineRule="auto"/>
        <w:rPr>
          <w:sz w:val="24"/>
          <w:szCs w:val="24"/>
        </w:rPr>
      </w:pPr>
      <w:r w:rsidRPr="00B307FF">
        <w:rPr>
          <w:b/>
          <w:sz w:val="24"/>
          <w:szCs w:val="24"/>
        </w:rPr>
        <w:lastRenderedPageBreak/>
        <w:t xml:space="preserve">Table </w:t>
      </w:r>
      <w:r w:rsidR="00B81E27" w:rsidRPr="00B307FF">
        <w:rPr>
          <w:b/>
          <w:sz w:val="24"/>
          <w:szCs w:val="24"/>
        </w:rPr>
        <w:t>S</w:t>
      </w:r>
      <w:r w:rsidR="00B81E27" w:rsidRPr="00B307FF">
        <w:rPr>
          <w:b/>
          <w:sz w:val="24"/>
          <w:szCs w:val="24"/>
        </w:rPr>
        <w:fldChar w:fldCharType="begin"/>
      </w:r>
      <w:r w:rsidR="00B81E27" w:rsidRPr="00B307FF">
        <w:rPr>
          <w:b/>
          <w:sz w:val="24"/>
          <w:szCs w:val="24"/>
        </w:rPr>
        <w:instrText xml:space="preserve"> SEQ Supplemental_Table \* ARABIC </w:instrText>
      </w:r>
      <w:r w:rsidR="00B81E27" w:rsidRPr="00B307FF">
        <w:rPr>
          <w:b/>
          <w:sz w:val="24"/>
          <w:szCs w:val="24"/>
        </w:rPr>
        <w:fldChar w:fldCharType="separate"/>
      </w:r>
      <w:r w:rsidR="000E76CB" w:rsidRPr="00B307FF">
        <w:rPr>
          <w:b/>
          <w:noProof/>
          <w:sz w:val="24"/>
          <w:szCs w:val="24"/>
        </w:rPr>
        <w:t>2</w:t>
      </w:r>
      <w:r w:rsidR="00B81E27" w:rsidRPr="00B307FF">
        <w:rPr>
          <w:b/>
          <w:noProof/>
          <w:sz w:val="24"/>
          <w:szCs w:val="24"/>
        </w:rPr>
        <w:fldChar w:fldCharType="end"/>
      </w:r>
      <w:r w:rsidR="00D65832" w:rsidRPr="00B307FF">
        <w:rPr>
          <w:b/>
          <w:noProof/>
          <w:sz w:val="24"/>
          <w:szCs w:val="24"/>
        </w:rPr>
        <w:t>.</w:t>
      </w:r>
      <w:r w:rsidRPr="00B307FF">
        <w:rPr>
          <w:sz w:val="24"/>
          <w:szCs w:val="24"/>
        </w:rPr>
        <w:t xml:space="preserve"> </w:t>
      </w:r>
      <w:r w:rsidR="001835E2" w:rsidRPr="00B307FF">
        <w:rPr>
          <w:sz w:val="24"/>
          <w:szCs w:val="24"/>
        </w:rPr>
        <w:t>Data reported in previous clinical trials that was used to calculate “dose-normalized” pharmacokinetic data (AUC</w:t>
      </w:r>
      <w:r w:rsidR="001835E2" w:rsidRPr="00B307FF">
        <w:rPr>
          <w:sz w:val="24"/>
          <w:szCs w:val="24"/>
          <w:vertAlign w:val="subscript"/>
        </w:rPr>
        <w:t>0-24 h</w:t>
      </w:r>
      <w:r w:rsidR="001835E2" w:rsidRPr="00B307FF">
        <w:rPr>
          <w:sz w:val="24"/>
          <w:szCs w:val="24"/>
        </w:rPr>
        <w:t xml:space="preserve">, </w:t>
      </w:r>
      <w:proofErr w:type="spellStart"/>
      <w:r w:rsidR="001835E2" w:rsidRPr="00B307FF">
        <w:rPr>
          <w:sz w:val="24"/>
          <w:szCs w:val="24"/>
        </w:rPr>
        <w:t>C</w:t>
      </w:r>
      <w:r w:rsidR="001835E2" w:rsidRPr="00B307FF">
        <w:rPr>
          <w:sz w:val="24"/>
          <w:szCs w:val="24"/>
          <w:vertAlign w:val="subscript"/>
        </w:rPr>
        <w:t>max</w:t>
      </w:r>
      <w:proofErr w:type="spellEnd"/>
      <w:r w:rsidR="001835E2" w:rsidRPr="00B307FF">
        <w:rPr>
          <w:sz w:val="24"/>
          <w:szCs w:val="24"/>
        </w:rPr>
        <w:t>) for free curcumin displayed in Figure 1</w:t>
      </w:r>
      <w:r w:rsidRPr="00B307FF">
        <w:rPr>
          <w:sz w:val="24"/>
          <w:szCs w:val="24"/>
        </w:rPr>
        <w:t>.</w:t>
      </w:r>
      <w:r w:rsidR="00B81E27" w:rsidRPr="00B307FF">
        <w:rPr>
          <w:sz w:val="24"/>
          <w:szCs w:val="24"/>
          <w:vertAlign w:val="superscript"/>
        </w:rPr>
        <w:t>a)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840"/>
        <w:gridCol w:w="1159"/>
        <w:gridCol w:w="1493"/>
        <w:gridCol w:w="194"/>
        <w:gridCol w:w="853"/>
        <w:gridCol w:w="1539"/>
        <w:gridCol w:w="1293"/>
      </w:tblGrid>
      <w:tr w:rsidR="00FC5A6E" w:rsidRPr="00B307FF" w14:paraId="31AAEE5A" w14:textId="77777777" w:rsidTr="00FC5A6E">
        <w:trPr>
          <w:trHeight w:val="777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0241F8" w14:textId="63712649" w:rsidR="00FC5A6E" w:rsidRPr="00B307FF" w:rsidRDefault="00FC5A6E" w:rsidP="00FC5A6E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rPr>
                <w:b/>
              </w:rPr>
              <w:t>Formulation</w:t>
            </w:r>
          </w:p>
        </w:tc>
        <w:tc>
          <w:tcPr>
            <w:tcW w:w="8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26D4DB" w14:textId="77777777" w:rsidR="00FC5A6E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Dose</w:t>
            </w:r>
          </w:p>
          <w:p w14:paraId="23A9A056" w14:textId="18C08823" w:rsidR="00FC5A6E" w:rsidRPr="00B307FF" w:rsidRDefault="00FC5A6E" w:rsidP="00FC5A6E">
            <w:pPr>
              <w:pStyle w:val="Beschriftung"/>
              <w:keepNext/>
              <w:spacing w:after="0"/>
              <w:jc w:val="center"/>
            </w:pPr>
            <w:r w:rsidRPr="00B307FF">
              <w:rPr>
                <w:b/>
              </w:rPr>
              <w:t>[mg]</w:t>
            </w:r>
          </w:p>
        </w:tc>
        <w:tc>
          <w:tcPr>
            <w:tcW w:w="11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95D341" w14:textId="77777777" w:rsidR="00FC5A6E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AUC</w:t>
            </w:r>
          </w:p>
          <w:p w14:paraId="3D78C388" w14:textId="73D62E57" w:rsidR="00FC5A6E" w:rsidRPr="00B307FF" w:rsidRDefault="00FC5A6E" w:rsidP="00FC5A6E">
            <w:pPr>
              <w:pStyle w:val="Beschriftung"/>
              <w:keepNext/>
              <w:spacing w:after="0"/>
              <w:jc w:val="center"/>
            </w:pPr>
            <w:r w:rsidRPr="00B307FF">
              <w:rPr>
                <w:b/>
              </w:rPr>
              <w:t>[</w:t>
            </w:r>
            <w:proofErr w:type="spellStart"/>
            <w:r w:rsidRPr="00B307FF">
              <w:rPr>
                <w:b/>
              </w:rPr>
              <w:t>nM</w:t>
            </w:r>
            <w:proofErr w:type="spellEnd"/>
            <w:r w:rsidRPr="00B307FF">
              <w:rPr>
                <w:b/>
              </w:rPr>
              <w:t xml:space="preserve"> x h]</w:t>
            </w:r>
          </w:p>
        </w:tc>
        <w:tc>
          <w:tcPr>
            <w:tcW w:w="168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904B89" w14:textId="77777777" w:rsidR="00FC5A6E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r w:rsidRPr="00B307FF">
              <w:rPr>
                <w:b/>
              </w:rPr>
              <w:t>AUC/dose</w:t>
            </w:r>
          </w:p>
          <w:p w14:paraId="5CF20C66" w14:textId="1EAE9838" w:rsidR="00FC5A6E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vertAlign w:val="superscript"/>
              </w:rPr>
            </w:pPr>
            <w:r w:rsidRPr="00B307FF">
              <w:rPr>
                <w:b/>
              </w:rPr>
              <w:t xml:space="preserve"> [(</w:t>
            </w:r>
            <w:proofErr w:type="spellStart"/>
            <w:r w:rsidRPr="00B307FF">
              <w:rPr>
                <w:b/>
              </w:rPr>
              <w:t>nM</w:t>
            </w:r>
            <w:proofErr w:type="spellEnd"/>
            <w:r w:rsidRPr="00B307FF">
              <w:rPr>
                <w:b/>
              </w:rPr>
              <w:t xml:space="preserve"> x h) mg</w:t>
            </w:r>
            <w:r w:rsidRPr="00B307FF">
              <w:rPr>
                <w:b/>
                <w:vertAlign w:val="superscript"/>
              </w:rPr>
              <w:t>-1</w:t>
            </w:r>
            <w:r w:rsidRPr="00B307FF">
              <w:rPr>
                <w:b/>
              </w:rPr>
              <w:t>]</w:t>
            </w:r>
          </w:p>
        </w:tc>
        <w:tc>
          <w:tcPr>
            <w:tcW w:w="8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197F9A" w14:textId="77777777" w:rsidR="00FC5A6E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b/>
              </w:rPr>
            </w:pPr>
            <w:proofErr w:type="spellStart"/>
            <w:r w:rsidRPr="00B307FF">
              <w:rPr>
                <w:b/>
              </w:rPr>
              <w:t>C</w:t>
            </w:r>
            <w:r w:rsidRPr="00B307FF">
              <w:rPr>
                <w:b/>
                <w:vertAlign w:val="subscript"/>
              </w:rPr>
              <w:t>max</w:t>
            </w:r>
            <w:proofErr w:type="spellEnd"/>
            <w:r w:rsidRPr="00B307FF">
              <w:rPr>
                <w:b/>
              </w:rPr>
              <w:t xml:space="preserve"> </w:t>
            </w:r>
          </w:p>
          <w:p w14:paraId="4CD296A5" w14:textId="1C4127F1" w:rsidR="00FC5A6E" w:rsidRPr="00B307FF" w:rsidRDefault="00FC5A6E" w:rsidP="00FC5A6E">
            <w:pPr>
              <w:pStyle w:val="Beschriftung"/>
              <w:keepNext/>
              <w:spacing w:after="0"/>
              <w:jc w:val="center"/>
            </w:pPr>
            <w:r w:rsidRPr="00B307FF">
              <w:rPr>
                <w:b/>
              </w:rPr>
              <w:t>[</w:t>
            </w:r>
            <w:proofErr w:type="spellStart"/>
            <w:r w:rsidRPr="00B307FF">
              <w:rPr>
                <w:b/>
              </w:rPr>
              <w:t>nM</w:t>
            </w:r>
            <w:proofErr w:type="spellEnd"/>
            <w:r w:rsidRPr="00B307FF">
              <w:rPr>
                <w:b/>
              </w:rPr>
              <w:t>]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EA1FDE" w14:textId="1C43EFE8" w:rsidR="00FC5A6E" w:rsidRPr="00B307FF" w:rsidRDefault="00FC5A6E" w:rsidP="00FC5A6E">
            <w:pPr>
              <w:pStyle w:val="Beschriftung"/>
              <w:keepNext/>
              <w:spacing w:after="0"/>
              <w:jc w:val="center"/>
              <w:rPr>
                <w:vertAlign w:val="superscript"/>
              </w:rPr>
            </w:pPr>
            <w:proofErr w:type="spellStart"/>
            <w:r w:rsidRPr="00B307FF">
              <w:rPr>
                <w:b/>
              </w:rPr>
              <w:t>C</w:t>
            </w:r>
            <w:r w:rsidRPr="00B307FF">
              <w:rPr>
                <w:b/>
                <w:vertAlign w:val="subscript"/>
              </w:rPr>
              <w:t>max</w:t>
            </w:r>
            <w:proofErr w:type="spellEnd"/>
            <w:r w:rsidRPr="00B307FF">
              <w:rPr>
                <w:b/>
              </w:rPr>
              <w:t>/dose, [</w:t>
            </w:r>
            <w:proofErr w:type="spellStart"/>
            <w:r w:rsidRPr="00B307FF">
              <w:rPr>
                <w:b/>
              </w:rPr>
              <w:t>nM</w:t>
            </w:r>
            <w:proofErr w:type="spellEnd"/>
            <w:r w:rsidRPr="00B307FF">
              <w:rPr>
                <w:b/>
              </w:rPr>
              <w:t xml:space="preserve"> mg</w:t>
            </w:r>
            <w:r w:rsidRPr="00B307FF">
              <w:rPr>
                <w:b/>
                <w:vertAlign w:val="superscript"/>
              </w:rPr>
              <w:t>-1</w:t>
            </w:r>
            <w:r w:rsidRPr="00B307FF">
              <w:rPr>
                <w:b/>
              </w:rPr>
              <w:t>]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D55F04" w14:textId="34F7D6D1" w:rsidR="00FC5A6E" w:rsidRPr="00B307FF" w:rsidRDefault="00FC5A6E" w:rsidP="00FC5A6E">
            <w:pPr>
              <w:pStyle w:val="Beschriftung"/>
              <w:keepNext/>
              <w:spacing w:after="0"/>
              <w:jc w:val="center"/>
            </w:pPr>
            <w:r w:rsidRPr="00B307FF">
              <w:rPr>
                <w:b/>
              </w:rPr>
              <w:t>Reference</w:t>
            </w:r>
          </w:p>
        </w:tc>
      </w:tr>
      <w:tr w:rsidR="00C811B2" w:rsidRPr="00B307FF" w14:paraId="21FF850F" w14:textId="77777777" w:rsidTr="00645CBD">
        <w:trPr>
          <w:trHeight w:val="283"/>
        </w:trPr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0AD6D5A8" w14:textId="22093247" w:rsidR="00C811B2" w:rsidRPr="00B307FF" w:rsidRDefault="00C811B2" w:rsidP="00C811B2">
            <w:pPr>
              <w:pStyle w:val="Beschriftung"/>
              <w:keepNext/>
              <w:spacing w:before="240" w:after="0" w:line="480" w:lineRule="auto"/>
              <w:rPr>
                <w:b/>
              </w:rPr>
            </w:pPr>
            <w:r w:rsidRPr="00B307FF">
              <w:rPr>
                <w:b/>
              </w:rPr>
              <w:t>Native extract</w:t>
            </w:r>
          </w:p>
        </w:tc>
        <w:tc>
          <w:tcPr>
            <w:tcW w:w="840" w:type="dxa"/>
            <w:tcBorders>
              <w:top w:val="single" w:sz="4" w:space="0" w:color="auto"/>
            </w:tcBorders>
            <w:vAlign w:val="center"/>
          </w:tcPr>
          <w:p w14:paraId="6ECF4CBE" w14:textId="22475707" w:rsidR="00C811B2" w:rsidRPr="00B307FF" w:rsidRDefault="00C811B2" w:rsidP="00C811B2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1500</w:t>
            </w:r>
          </w:p>
        </w:tc>
        <w:tc>
          <w:tcPr>
            <w:tcW w:w="1159" w:type="dxa"/>
            <w:tcBorders>
              <w:top w:val="single" w:sz="4" w:space="0" w:color="auto"/>
            </w:tcBorders>
            <w:vAlign w:val="center"/>
          </w:tcPr>
          <w:p w14:paraId="21C01680" w14:textId="25E26D3A" w:rsidR="00C811B2" w:rsidRPr="00B307FF" w:rsidRDefault="00C811B2" w:rsidP="00C811B2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1253.87</w:t>
            </w:r>
          </w:p>
        </w:tc>
        <w:tc>
          <w:tcPr>
            <w:tcW w:w="1493" w:type="dxa"/>
            <w:tcBorders>
              <w:top w:val="single" w:sz="4" w:space="0" w:color="auto"/>
            </w:tcBorders>
            <w:vAlign w:val="center"/>
          </w:tcPr>
          <w:p w14:paraId="612C018B" w14:textId="7A85210F" w:rsidR="00C811B2" w:rsidRPr="00B307FF" w:rsidRDefault="00C811B2" w:rsidP="00C811B2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84</w:t>
            </w:r>
          </w:p>
        </w:tc>
        <w:tc>
          <w:tcPr>
            <w:tcW w:w="1047" w:type="dxa"/>
            <w:gridSpan w:val="2"/>
            <w:tcBorders>
              <w:top w:val="single" w:sz="4" w:space="0" w:color="auto"/>
            </w:tcBorders>
            <w:vAlign w:val="center"/>
          </w:tcPr>
          <w:p w14:paraId="7044118D" w14:textId="6052383B" w:rsidR="00C811B2" w:rsidRPr="00B307FF" w:rsidRDefault="00C811B2" w:rsidP="00C811B2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406.65</w:t>
            </w:r>
          </w:p>
        </w:tc>
        <w:tc>
          <w:tcPr>
            <w:tcW w:w="1539" w:type="dxa"/>
            <w:tcBorders>
              <w:top w:val="single" w:sz="4" w:space="0" w:color="auto"/>
            </w:tcBorders>
            <w:vAlign w:val="center"/>
          </w:tcPr>
          <w:p w14:paraId="7E62492D" w14:textId="4D440BF8" w:rsidR="00C811B2" w:rsidRPr="00B307FF" w:rsidRDefault="00C811B2" w:rsidP="00C811B2">
            <w:pPr>
              <w:pStyle w:val="Beschriftung"/>
              <w:keepNext/>
              <w:spacing w:before="240" w:after="0" w:line="480" w:lineRule="auto"/>
              <w:jc w:val="center"/>
            </w:pPr>
            <w:r w:rsidRPr="00B307FF">
              <w:t>0.27</w:t>
            </w:r>
          </w:p>
        </w:tc>
        <w:tc>
          <w:tcPr>
            <w:tcW w:w="1293" w:type="dxa"/>
            <w:tcBorders>
              <w:top w:val="single" w:sz="4" w:space="0" w:color="auto"/>
            </w:tcBorders>
            <w:vAlign w:val="center"/>
          </w:tcPr>
          <w:p w14:paraId="1B9E4666" w14:textId="1614E311" w:rsidR="00C811B2" w:rsidRPr="00B307FF" w:rsidRDefault="00FD4776" w:rsidP="00B131ED">
            <w:pPr>
              <w:pStyle w:val="Beschriftung"/>
              <w:keepNext/>
              <w:spacing w:before="240" w:after="0" w:line="480" w:lineRule="auto"/>
              <w:jc w:val="center"/>
              <w:rPr>
                <w:lang w:val="de-DE"/>
              </w:rPr>
            </w:pPr>
            <w:sdt>
              <w:sdtPr>
                <w:rPr>
                  <w:lang w:val="de-DE"/>
                </w:rPr>
                <w:alias w:val="To edit, see citavi.com/edit"/>
                <w:tag w:val="CitaviPlaceholder#5de580bd-d2f2-4e20-a625-e7257372398f"/>
                <w:id w:val="1960365507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2MGM0ZTUyLTJiZjEtNGJhZS1iYzAxLTE3MGQ2N2Y3ZWRlOCIsIlJhbmdlTGVuZ3RoIjo0LCJSZWZlcmVuY2VJZCI6Ijc5MzNlNDg2LWYxYTktNDYwMi05MTk1LTIyMzE3M2RjMmQ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MTAzLzAyNTAtNDc0WC40NDU5MSIsIlVyaVN0cmluZyI6Imh0dHBzOi8vZG9pLm9yZy8xMC40MTAzLzAyNTAtNDc0WC40NDU5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zZiIsIkNyZWF0ZWRPbiI6IjIwMTgtMTItMThUMDc6NDU6MzMiLCJNb2RpZmllZEJ5IjoiX3NmIiwiSWQiOiJjNmQ3NDlmNi05ZWMzLTRkOWMtOGQ2MC0xNThkZWE3NzgzOTEiLCJNb2RpZmllZE9uIjoiMjAxOC0xMi0xOFQwNzo0NToz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wMDQ2NzY4IiwiVXJpU3RyaW5nIjoiaHR0cDovL3d3dy5uY2JpLm5sbS5uaWguZ292L3B1Ym1lZC8yMDA0Njc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1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</w:p>
        </w:tc>
      </w:tr>
      <w:tr w:rsidR="00C811B2" w:rsidRPr="00B307FF" w14:paraId="0EB01A0F" w14:textId="77777777" w:rsidTr="00645CBD">
        <w:trPr>
          <w:trHeight w:val="283"/>
        </w:trPr>
        <w:tc>
          <w:tcPr>
            <w:tcW w:w="1701" w:type="dxa"/>
            <w:vAlign w:val="center"/>
          </w:tcPr>
          <w:p w14:paraId="58EF75FD" w14:textId="0F12B7D9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  <w:lang w:val="de-DE"/>
              </w:rPr>
            </w:pPr>
            <w:r w:rsidRPr="00B307FF">
              <w:rPr>
                <w:b/>
                <w:lang w:val="de-DE"/>
              </w:rPr>
              <w:t xml:space="preserve">Native </w:t>
            </w:r>
            <w:proofErr w:type="spellStart"/>
            <w:r w:rsidRPr="00B307FF">
              <w:rPr>
                <w:b/>
                <w:lang w:val="de-DE"/>
              </w:rPr>
              <w:t>extract</w:t>
            </w:r>
            <w:proofErr w:type="spellEnd"/>
          </w:p>
        </w:tc>
        <w:tc>
          <w:tcPr>
            <w:tcW w:w="840" w:type="dxa"/>
            <w:vAlign w:val="center"/>
          </w:tcPr>
          <w:p w14:paraId="758E3EAD" w14:textId="4657B11D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500</w:t>
            </w:r>
          </w:p>
        </w:tc>
        <w:tc>
          <w:tcPr>
            <w:tcW w:w="1159" w:type="dxa"/>
            <w:vAlign w:val="center"/>
          </w:tcPr>
          <w:p w14:paraId="6D0775E5" w14:textId="7E41F509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0.86</w:t>
            </w:r>
          </w:p>
        </w:tc>
        <w:tc>
          <w:tcPr>
            <w:tcW w:w="1493" w:type="dxa"/>
            <w:vAlign w:val="center"/>
          </w:tcPr>
          <w:p w14:paraId="5242C68E" w14:textId="3C4DF889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01</w:t>
            </w:r>
          </w:p>
        </w:tc>
        <w:tc>
          <w:tcPr>
            <w:tcW w:w="1047" w:type="dxa"/>
            <w:gridSpan w:val="2"/>
            <w:vAlign w:val="center"/>
          </w:tcPr>
          <w:p w14:paraId="66C812DF" w14:textId="2CAE7761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6.29</w:t>
            </w:r>
          </w:p>
        </w:tc>
        <w:tc>
          <w:tcPr>
            <w:tcW w:w="1539" w:type="dxa"/>
            <w:vAlign w:val="center"/>
          </w:tcPr>
          <w:p w14:paraId="2488D453" w14:textId="67A2247D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01</w:t>
            </w:r>
          </w:p>
        </w:tc>
        <w:tc>
          <w:tcPr>
            <w:tcW w:w="1293" w:type="dxa"/>
            <w:vAlign w:val="center"/>
          </w:tcPr>
          <w:p w14:paraId="3046296D" w14:textId="5A22CBE4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  <w:rPr>
                <w:vertAlign w:val="superscript"/>
                <w:lang w:val="de-DE"/>
              </w:rPr>
            </w:pPr>
            <w:sdt>
              <w:sdtPr>
                <w:rPr>
                  <w:lang w:val="de-DE"/>
                </w:rPr>
                <w:alias w:val="To edit, see citavi.com/edit"/>
                <w:tag w:val="CitaviPlaceholder#14969ba3-0cd0-44c3-96b2-9800ea9d1fbc"/>
                <w:id w:val="1658255120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WE3MjMxLTNjZTQtNDM1Yy04YTdmLWVjZmExMDk3ZmU1MiIsIlJhbmdlTGVuZ3RoIjo0LCJSZWZlcmVuY2VJZCI6ImIzYWVhMmQxLTQzMjUtNDYzZC05NGZmLTQyNGY4ZGZkY2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2MTkxMjAiLCJVcmlTdHJpbmciOiJodHRwOi8vd3d3Lm5jYmkubmxtLm5paC5nb3YvcHVibWVkLzk2MTkx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NmIiwiQ3JlYXRlZE9uIjoiMjAxOC0xMi0xOFQwNzo0NzoyNSIsIk1vZGlmaWVkQnkiOiJfc2YiLCJJZCI6IjgwMTIyNzEzLTk5OGEtNDllNS1iOWI4LTg0YmQ1YTEwYTBkNiIsIk1vZGlmaWVkT24iOiIyMDE4LTEyLTE4VDA3OjQ3OjI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1NS9zLTIwMDYtOTU3NDUwIiwiVXJpU3RyaW5nIjoiaHR0cHM6Ly9kb2kub3JnLzEwLjEwNTUvcy0yMDA2LTk1NzQ1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  <w:lang w:val="de-DE"/>
                  </w:rPr>
                  <w:t>[12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  <w:lang w:val="de-DE"/>
              </w:rPr>
              <w:t>b)</w:t>
            </w:r>
          </w:p>
        </w:tc>
      </w:tr>
      <w:tr w:rsidR="00C811B2" w:rsidRPr="00B307FF" w14:paraId="706E5F9C" w14:textId="77777777" w:rsidTr="00645CBD">
        <w:trPr>
          <w:trHeight w:val="264"/>
        </w:trPr>
        <w:tc>
          <w:tcPr>
            <w:tcW w:w="1701" w:type="dxa"/>
            <w:vAlign w:val="center"/>
          </w:tcPr>
          <w:p w14:paraId="2F417394" w14:textId="61BF4291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  <w:lang w:val="de-DE"/>
              </w:rPr>
            </w:pPr>
            <w:r w:rsidRPr="00B307FF">
              <w:rPr>
                <w:b/>
                <w:lang w:val="de-DE"/>
              </w:rPr>
              <w:t xml:space="preserve">Native </w:t>
            </w:r>
            <w:proofErr w:type="spellStart"/>
            <w:r w:rsidRPr="00B307FF">
              <w:rPr>
                <w:b/>
                <w:lang w:val="de-DE"/>
              </w:rPr>
              <w:t>extract</w:t>
            </w:r>
            <w:proofErr w:type="spellEnd"/>
          </w:p>
        </w:tc>
        <w:tc>
          <w:tcPr>
            <w:tcW w:w="840" w:type="dxa"/>
            <w:vAlign w:val="center"/>
          </w:tcPr>
          <w:p w14:paraId="7CFBB101" w14:textId="011CF225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323</w:t>
            </w:r>
          </w:p>
        </w:tc>
        <w:tc>
          <w:tcPr>
            <w:tcW w:w="1159" w:type="dxa"/>
            <w:vAlign w:val="center"/>
          </w:tcPr>
          <w:p w14:paraId="5EC27510" w14:textId="77777777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</w:p>
        </w:tc>
        <w:tc>
          <w:tcPr>
            <w:tcW w:w="1493" w:type="dxa"/>
            <w:vAlign w:val="center"/>
          </w:tcPr>
          <w:p w14:paraId="6511D0D6" w14:textId="77777777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</w:p>
        </w:tc>
        <w:tc>
          <w:tcPr>
            <w:tcW w:w="1047" w:type="dxa"/>
            <w:gridSpan w:val="2"/>
            <w:vAlign w:val="center"/>
          </w:tcPr>
          <w:p w14:paraId="77857C67" w14:textId="3E3B134C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81</w:t>
            </w:r>
          </w:p>
        </w:tc>
        <w:tc>
          <w:tcPr>
            <w:tcW w:w="1539" w:type="dxa"/>
            <w:vAlign w:val="center"/>
          </w:tcPr>
          <w:p w14:paraId="57027361" w14:textId="342CA906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&lt; 0.01</w:t>
            </w:r>
          </w:p>
        </w:tc>
        <w:tc>
          <w:tcPr>
            <w:tcW w:w="1293" w:type="dxa"/>
            <w:vAlign w:val="center"/>
          </w:tcPr>
          <w:p w14:paraId="141122BD" w14:textId="6C778CB7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sdt>
              <w:sdtPr>
                <w:rPr>
                  <w:lang w:val="de-DE"/>
                </w:rPr>
                <w:alias w:val="To edit, see citavi.com/edit"/>
                <w:tag w:val="CitaviPlaceholder#21b3e4e0-c15f-4e67-8c22-918628718221"/>
                <w:id w:val="1419061045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kMzYyMTNmLTI3MWUtNDllZi05MTk2LWE2NjA4NDQ3ZDhlOCIsIlJhbmdlTGVuZ3RoIjozLCJSZWZlcmVuY2VJZCI6IjdjOTM1MjMzLTlkNmEtNDc5MC04ZmRkLTFiYjk4Nzg3MzU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TYW5mbFxcQXBwRGF0YVxcTG9jYWxcXFRlbXBcXFN3aXNzIEFjYWRlbWljIFNvZnR3YXJlXFxsaXB5dmJndS52b2NcXENvdmVyc1xcU3RvaHMsIEppIGV0IGFsIDIwMTggLSBBIENvbXBhcmF0aXZlIFBoYXJtYWNva2luZXRpYyBBc3Nlc3NtZW50LmpwZyIsIlVyaVN0cmluZyI6IjdjOTM1MjMzLTlkNmEtNDc5MC04ZmRkLTFiYjk4Nzg3MzUz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czMTU3MjQuMjAxNy4xMzU4MTE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czMTU3MjQuMjAxNy4xMzU4MTE4IiwiVXJpU3RyaW5nIjoiaHR0cHM6Ly9kb2kub3JnLzEwLjEwODAvMDczMTU3MjQuMjAxNy4xMzU4M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ZiIsIkNyZWF0ZWRPbiI6IjIwMjAtMDItMjFUMTI6NDU6MTUiLCJNb2RpZmllZEJ5IjoiX3NmIiwiSWQiOiI2NzlkOTc2ZS1jODZiLTRmYzAtOGEzZS00YzIyMjY0N2FiYmUiLCJNb2RpZmllZE9uIjoiMjAyMC0wMi0yMVQxMjo0NTox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5MDQzOTI3IiwiVXJpU3RyaW5nIjoiaHR0cDovL3d3dy5uY2JpLm5sbS5uaWguZ292L3B1Ym1lZC8yOTA0Mzk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  <w:lang w:val="de-DE"/>
                  </w:rPr>
                  <w:t>[3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</w:p>
        </w:tc>
      </w:tr>
      <w:tr w:rsidR="00C811B2" w:rsidRPr="00B307FF" w14:paraId="6FA168A9" w14:textId="77777777" w:rsidTr="00645CBD">
        <w:trPr>
          <w:trHeight w:val="228"/>
        </w:trPr>
        <w:tc>
          <w:tcPr>
            <w:tcW w:w="1701" w:type="dxa"/>
            <w:vAlign w:val="center"/>
          </w:tcPr>
          <w:p w14:paraId="18B714A8" w14:textId="4B957837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  <w:lang w:val="de-DE"/>
              </w:rPr>
            </w:pPr>
            <w:r w:rsidRPr="00B307FF">
              <w:rPr>
                <w:b/>
                <w:lang w:val="de-DE"/>
              </w:rPr>
              <w:t xml:space="preserve">Native </w:t>
            </w:r>
            <w:proofErr w:type="spellStart"/>
            <w:r w:rsidRPr="00B307FF">
              <w:rPr>
                <w:b/>
                <w:lang w:val="de-DE"/>
              </w:rPr>
              <w:t>extract</w:t>
            </w:r>
            <w:proofErr w:type="spellEnd"/>
          </w:p>
        </w:tc>
        <w:tc>
          <w:tcPr>
            <w:tcW w:w="840" w:type="dxa"/>
            <w:vAlign w:val="center"/>
          </w:tcPr>
          <w:p w14:paraId="42A03B96" w14:textId="3C928D02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140</w:t>
            </w:r>
          </w:p>
        </w:tc>
        <w:tc>
          <w:tcPr>
            <w:tcW w:w="1159" w:type="dxa"/>
            <w:vAlign w:val="center"/>
          </w:tcPr>
          <w:p w14:paraId="181AB912" w14:textId="7CB69E7B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51.47</w:t>
            </w:r>
          </w:p>
        </w:tc>
        <w:tc>
          <w:tcPr>
            <w:tcW w:w="1493" w:type="dxa"/>
            <w:vAlign w:val="center"/>
          </w:tcPr>
          <w:p w14:paraId="543A9744" w14:textId="1DE0F895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13</w:t>
            </w:r>
          </w:p>
        </w:tc>
        <w:tc>
          <w:tcPr>
            <w:tcW w:w="1047" w:type="dxa"/>
            <w:gridSpan w:val="2"/>
            <w:vAlign w:val="center"/>
          </w:tcPr>
          <w:p w14:paraId="66CA0097" w14:textId="73A35F0E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48.86</w:t>
            </w:r>
          </w:p>
        </w:tc>
        <w:tc>
          <w:tcPr>
            <w:tcW w:w="1539" w:type="dxa"/>
            <w:vAlign w:val="center"/>
          </w:tcPr>
          <w:p w14:paraId="6E85887B" w14:textId="01C94C7D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04</w:t>
            </w:r>
          </w:p>
        </w:tc>
        <w:tc>
          <w:tcPr>
            <w:tcW w:w="1293" w:type="dxa"/>
            <w:vAlign w:val="center"/>
          </w:tcPr>
          <w:p w14:paraId="13D1B88B" w14:textId="0EC1E571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sdt>
              <w:sdtPr>
                <w:rPr>
                  <w:lang w:val="de-DE"/>
                </w:rPr>
                <w:alias w:val="To edit, see citavi.com/edit"/>
                <w:tag w:val="CitaviPlaceholder#a089b0a3-fd0d-4f99-8eb4-ea8d1cf133d1"/>
                <w:id w:val="-981386174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4Njg1MjUwLTM2ZDQtNDZjNS04ZTE4LTkxOTNhMDZjY2MwNiIsIlJhbmdlTGVuZ3RoIjo0LCJSZWZlcmVuY2VJZCI6IjZlYzgzYWE3LTk4MDUtNGU2MS04OWVkLTBjMDkwM2QwMjA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TYW5kcmEgRmxvcnlcXEFwcERhdGFcXExvY2FsXFxUZW1wXFw0bHQxNHQ0ZS5qcGciLCJVcmlTdHJpbmciOiI2ZWM4M2FhNy05ODA1LTRlNjEtODllZC0wYzA5MDNkMDIw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wLjA0LjIwMjEiLCJEb2kiOiIxMC4xMDkzL2puL254YWIwOD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qbi9ueGFiMDg3IiwiVXJpU3RyaW5nIjoiaHR0cHM6Ly9kb2kub3JnLzEwLjEwOTMvam4vbnhhYjA4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ZHJhIEZsb3J5IiwiQ3JlYXRlZE9uIjoiMjAyMS0wNC0yNlQxNToxNDo1MCIsIk1vZGlmaWVkQnkiOiJfU2FuZHJhIEZsb3J5IiwiSWQiOiI4N2NhODFjYi0wMzMwLTQ3Y2UtODY5Ny00NDY2NWE5MmU0NTgiLCJNb2RpZmllZE9uIjoiMjAyMS0wNC0yNlQxNToxNDo1M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zODc3MzIzIiwiVXJpU3RyaW5nIjoiaHR0cDovL3d3dy5uY2JpLm5sbS5uaWguZ292L3B1Ym1lZC8zMzg3NzMy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  <w:lang w:val="de-DE"/>
                  </w:rPr>
                  <w:t>[13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</w:p>
        </w:tc>
      </w:tr>
      <w:tr w:rsidR="00C811B2" w:rsidRPr="00B307FF" w14:paraId="7D8E80A7" w14:textId="77777777" w:rsidTr="00645CBD">
        <w:trPr>
          <w:trHeight w:val="618"/>
        </w:trPr>
        <w:tc>
          <w:tcPr>
            <w:tcW w:w="1701" w:type="dxa"/>
            <w:vAlign w:val="center"/>
          </w:tcPr>
          <w:p w14:paraId="5BC1B4E2" w14:textId="0CB6FD4C" w:rsidR="00C811B2" w:rsidRPr="00B307FF" w:rsidRDefault="00C811B2" w:rsidP="00C811B2">
            <w:pPr>
              <w:pStyle w:val="Beschriftung"/>
              <w:keepNext/>
              <w:spacing w:after="0"/>
              <w:rPr>
                <w:b/>
                <w:lang w:val="de-DE"/>
              </w:rPr>
            </w:pPr>
            <w:proofErr w:type="spellStart"/>
            <w:r w:rsidRPr="00B307FF">
              <w:rPr>
                <w:b/>
                <w:lang w:val="de-DE"/>
              </w:rPr>
              <w:t>Polysorbate</w:t>
            </w:r>
            <w:proofErr w:type="spellEnd"/>
            <w:r w:rsidRPr="00B307FF">
              <w:rPr>
                <w:b/>
                <w:lang w:val="de-DE"/>
              </w:rPr>
              <w:t xml:space="preserve"> 80 </w:t>
            </w:r>
            <w:proofErr w:type="spellStart"/>
            <w:r w:rsidRPr="00B307FF">
              <w:rPr>
                <w:b/>
                <w:lang w:val="de-DE"/>
              </w:rPr>
              <w:t>micelles</w:t>
            </w:r>
            <w:proofErr w:type="spellEnd"/>
          </w:p>
        </w:tc>
        <w:tc>
          <w:tcPr>
            <w:tcW w:w="840" w:type="dxa"/>
            <w:vAlign w:val="center"/>
          </w:tcPr>
          <w:p w14:paraId="31453232" w14:textId="7FDCBF1E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50</w:t>
            </w:r>
          </w:p>
        </w:tc>
        <w:tc>
          <w:tcPr>
            <w:tcW w:w="1159" w:type="dxa"/>
            <w:vAlign w:val="center"/>
          </w:tcPr>
          <w:p w14:paraId="46A377D0" w14:textId="54B97A25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68.4</w:t>
            </w:r>
          </w:p>
        </w:tc>
        <w:tc>
          <w:tcPr>
            <w:tcW w:w="1493" w:type="dxa"/>
            <w:vAlign w:val="center"/>
          </w:tcPr>
          <w:p w14:paraId="083843A1" w14:textId="74F7E513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.36</w:t>
            </w:r>
          </w:p>
        </w:tc>
        <w:tc>
          <w:tcPr>
            <w:tcW w:w="1047" w:type="dxa"/>
            <w:gridSpan w:val="2"/>
            <w:vAlign w:val="center"/>
          </w:tcPr>
          <w:p w14:paraId="71871B87" w14:textId="463C3E72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24.7</w:t>
            </w:r>
          </w:p>
        </w:tc>
        <w:tc>
          <w:tcPr>
            <w:tcW w:w="1539" w:type="dxa"/>
            <w:vAlign w:val="center"/>
          </w:tcPr>
          <w:p w14:paraId="6737F20B" w14:textId="02592149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49</w:t>
            </w:r>
          </w:p>
        </w:tc>
        <w:tc>
          <w:tcPr>
            <w:tcW w:w="1293" w:type="dxa"/>
            <w:vAlign w:val="center"/>
          </w:tcPr>
          <w:p w14:paraId="684D6E54" w14:textId="7C92812F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sdt>
              <w:sdtPr>
                <w:rPr>
                  <w:lang w:val="de-DE"/>
                </w:rPr>
                <w:alias w:val="To edit, see citavi.com/edit"/>
                <w:tag w:val="CitaviPlaceholder#506edf2d-180d-4d72-a82f-f4662c88eb0f"/>
                <w:id w:val="2120331079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NTQzNDA1LTYzZDItNGY4NC04NWU3LTQxMWJlZjU0OTU3MSIsIlJhbmdlTGVuZ3RoIjo0LCJSZWZlcmVuY2VJZCI6IjZlYzgzYWE3LTk4MDUtNGU2MS04OWVkLTBjMDkwM2QwMjA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TYW5kcmEgRmxvcnlcXEFwcERhdGFcXExvY2FsXFxUZW1wXFw0bHQxNHQ0ZS5qcGciLCJVcmlTdHJpbmciOiI2ZWM4M2FhNy05ODA1LTRlNjEtODllZC0wYzA5MDNkMDIw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wLjA0LjIwMjEiLCJEb2kiOiIxMC4xMDkzL2puL254YWIwOD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qbi9ueGFiMDg3IiwiVXJpU3RyaW5nIjoiaHR0cHM6Ly9kb2kub3JnLzEwLjEwOTMvam4vbnhhYjA4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ZHJhIEZsb3J5IiwiQ3JlYXRlZE9uIjoiMjAyMS0wNC0yNlQxNToxNDo1MCIsIk1vZGlmaWVkQnkiOiJfU2FuZHJhIEZsb3J5IiwiSWQiOiI4N2NhODFjYi0wMzMwLTQ3Y2UtODY5Ny00NDY2NWE5MmU0NTgiLCJNb2RpZmllZE9uIjoiMjAyMS0wNC0yNlQxNToxNDo1M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zODc3MzIzIiwiVXJpU3RyaW5nIjoiaHR0cDovL3d3dy5uY2JpLm5sbS5uaWguZ292L3B1Ym1lZC8zMzg3NzMy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  <w:lang w:val="de-DE"/>
                  </w:rPr>
                  <w:t>[13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</w:p>
        </w:tc>
      </w:tr>
      <w:tr w:rsidR="00C811B2" w:rsidRPr="00B307FF" w14:paraId="5874D270" w14:textId="77777777" w:rsidTr="00645CBD">
        <w:trPr>
          <w:trHeight w:val="283"/>
        </w:trPr>
        <w:tc>
          <w:tcPr>
            <w:tcW w:w="1701" w:type="dxa"/>
            <w:vAlign w:val="center"/>
          </w:tcPr>
          <w:p w14:paraId="050A1785" w14:textId="6CDD8DBE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  <w:lang w:val="de-DE"/>
              </w:rPr>
            </w:pPr>
            <w:proofErr w:type="spellStart"/>
            <w:r w:rsidRPr="00B307FF">
              <w:rPr>
                <w:b/>
                <w:lang w:val="de-DE"/>
              </w:rPr>
              <w:t>Phytosomes</w:t>
            </w:r>
            <w:proofErr w:type="spellEnd"/>
          </w:p>
        </w:tc>
        <w:tc>
          <w:tcPr>
            <w:tcW w:w="840" w:type="dxa"/>
            <w:vAlign w:val="center"/>
          </w:tcPr>
          <w:p w14:paraId="6F350601" w14:textId="0636C481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46</w:t>
            </w:r>
          </w:p>
        </w:tc>
        <w:tc>
          <w:tcPr>
            <w:tcW w:w="1159" w:type="dxa"/>
            <w:vAlign w:val="center"/>
          </w:tcPr>
          <w:p w14:paraId="60345982" w14:textId="783E739B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02.07</w:t>
            </w:r>
          </w:p>
        </w:tc>
        <w:tc>
          <w:tcPr>
            <w:tcW w:w="1493" w:type="dxa"/>
            <w:vAlign w:val="center"/>
          </w:tcPr>
          <w:p w14:paraId="535AC7E3" w14:textId="7CF555D0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70</w:t>
            </w:r>
          </w:p>
        </w:tc>
        <w:tc>
          <w:tcPr>
            <w:tcW w:w="1047" w:type="dxa"/>
            <w:gridSpan w:val="2"/>
            <w:vAlign w:val="center"/>
          </w:tcPr>
          <w:p w14:paraId="5CB32C60" w14:textId="7D949EA4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30.67</w:t>
            </w:r>
          </w:p>
        </w:tc>
        <w:tc>
          <w:tcPr>
            <w:tcW w:w="1539" w:type="dxa"/>
            <w:vAlign w:val="center"/>
          </w:tcPr>
          <w:p w14:paraId="60BA41B4" w14:textId="5C28F488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3.77</w:t>
            </w:r>
          </w:p>
        </w:tc>
        <w:tc>
          <w:tcPr>
            <w:tcW w:w="1293" w:type="dxa"/>
            <w:vAlign w:val="center"/>
          </w:tcPr>
          <w:p w14:paraId="647786A2" w14:textId="39090568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rPr>
                  <w:lang w:val="de-DE"/>
                </w:rPr>
                <w:alias w:val="To edit, see citavi.com/edit"/>
                <w:tag w:val="CitaviPlaceholder#9bf93502-1c2c-4681-869a-2d05290fdf6f"/>
                <w:id w:val="-398750115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YWRiNDU4LWUyNGYtNDEyYy1hMGZmLWU5ZDY0NjE4ODJkMCIsIlJhbmdlTGVuZ3RoIjo0LCJSZWZlcmVuY2VJZCI6IjZlYzgzYWE3LTk4MDUtNGU2MS04OWVkLTBjMDkwM2QwMjA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TYW5kcmEgRmxvcnlcXEFwcERhdGFcXExvY2FsXFxUZW1wXFw0bHQxNHQ0ZS5qcGciLCJVcmlTdHJpbmciOiI2ZWM4M2FhNy05ODA1LTRlNjEtODllZC0wYzA5MDNkMDIw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wLjA0LjIwMjEiLCJEb2kiOiIxMC4xMDkzL2puL254YWIwOD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qbi9ueGFiMDg3IiwiVXJpU3RyaW5nIjoiaHR0cHM6Ly9kb2kub3JnLzEwLjEwOTMvam4vbnhhYjA4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ZHJhIEZsb3J5IiwiQ3JlYXRlZE9uIjoiMjAyMS0wNC0yNlQxNToxNDo1MCIsIk1vZGlmaWVkQnkiOiJfU2FuZHJhIEZsb3J5IiwiSWQiOiI4N2NhODFjYi0wMzMwLTQ3Y2UtODY5Ny00NDY2NWE5MmU0NTgiLCJNb2RpZmllZE9uIjoiMjAyMS0wNC0yNlQxNToxNDo1M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zODc3MzIzIiwiVXJpU3RyaW5nIjoiaHR0cDovL3d3dy5uY2JpLm5sbS5uaWguZ292L3B1Ym1lZC8zMzg3NzMy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  <w:lang w:val="de-DE"/>
                  </w:rPr>
                  <w:t>[13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</w:p>
        </w:tc>
      </w:tr>
      <w:tr w:rsidR="00C811B2" w:rsidRPr="00B307FF" w14:paraId="20D8D031" w14:textId="77777777" w:rsidTr="00645CBD">
        <w:trPr>
          <w:trHeight w:val="283"/>
        </w:trPr>
        <w:tc>
          <w:tcPr>
            <w:tcW w:w="1701" w:type="dxa"/>
            <w:vAlign w:val="center"/>
          </w:tcPr>
          <w:p w14:paraId="3950FAEE" w14:textId="127D50C1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</w:rPr>
            </w:pPr>
            <w:r w:rsidRPr="00B307FF">
              <w:rPr>
                <w:b/>
              </w:rPr>
              <w:t>Liposomes</w:t>
            </w:r>
          </w:p>
        </w:tc>
        <w:tc>
          <w:tcPr>
            <w:tcW w:w="840" w:type="dxa"/>
            <w:vAlign w:val="center"/>
          </w:tcPr>
          <w:p w14:paraId="72B73CD2" w14:textId="16CE6D9D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163</w:t>
            </w:r>
          </w:p>
        </w:tc>
        <w:tc>
          <w:tcPr>
            <w:tcW w:w="1159" w:type="dxa"/>
            <w:vAlign w:val="center"/>
          </w:tcPr>
          <w:p w14:paraId="7AA5459D" w14:textId="75166C68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258.60</w:t>
            </w:r>
          </w:p>
        </w:tc>
        <w:tc>
          <w:tcPr>
            <w:tcW w:w="1493" w:type="dxa"/>
            <w:vAlign w:val="center"/>
          </w:tcPr>
          <w:p w14:paraId="316C85A8" w14:textId="3980076E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szCs w:val="20"/>
              </w:rPr>
              <w:t>1.59</w:t>
            </w:r>
          </w:p>
        </w:tc>
        <w:tc>
          <w:tcPr>
            <w:tcW w:w="1047" w:type="dxa"/>
            <w:gridSpan w:val="2"/>
            <w:vAlign w:val="center"/>
          </w:tcPr>
          <w:p w14:paraId="2B504DFB" w14:textId="2351F2EF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60.81</w:t>
            </w:r>
          </w:p>
        </w:tc>
        <w:tc>
          <w:tcPr>
            <w:tcW w:w="1539" w:type="dxa"/>
            <w:vAlign w:val="center"/>
          </w:tcPr>
          <w:p w14:paraId="42CC68C1" w14:textId="6034099C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37</w:t>
            </w:r>
          </w:p>
        </w:tc>
        <w:tc>
          <w:tcPr>
            <w:tcW w:w="1293" w:type="dxa"/>
            <w:vAlign w:val="center"/>
          </w:tcPr>
          <w:p w14:paraId="36DB9466" w14:textId="3DF8FB06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  <w:rPr>
                <w:vertAlign w:val="superscript"/>
              </w:rPr>
            </w:pPr>
            <w:sdt>
              <w:sdtPr>
                <w:alias w:val="To edit, see citavi.com/edit"/>
                <w:tag w:val="CitaviPlaceholder#6dccb8f2-5001-4652-aca1-b51d9dd0223f"/>
                <w:id w:val="-1934043440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jYjNmNzA0LTcwYTQtNDk2ZS04YjEzLWFiZDM4ZDQxODUxMCIsIlJhbmdlTGVuZ3RoIjo0LCJSZWZlcmVuY2VJZCI6ImM3YjhlYTc3LTYzNjEtNDVjOS05YzdiLTRmYjYxMmU4NzB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TYW5mbFxcQXBwRGF0YVxcTG9jYWxcXFRlbXBcXFN3aXNzIEFjYWRlbWljIFNvZnR3YXJlXFxsaXB5dmJndS52b2NcXENvdmVyc1xcR290YSwgTWFydSBldCBhbCAyMDEwIC0gU2FmZXR5IGFuZCBwaGFybWFjb2tpbmV0aWNzLmpwZyIsIlVyaVN0cmluZyI6ImM3YjhlYTc3LTYzNjEtNDVjOS05YzdiLTRmYjYxMmU4NzBh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amY5MDI0ODA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wMDkyMzEzIiwiVXJpU3RyaW5nIjoiaHR0cDovL3d3dy5uY2JpLm5sbS5uaWguZ292L3B1Ym1lZC8yMDA5M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EwVDEzOjE1OjEwIiwiTW9kaWZpZWRCeSI6Il9zZiIsIklkIjoiZGQ5NDk3ODItMTU2OC00MmIyLWIxMGEtNmE3OGQ4M2I2YThlIiwiTW9kaWZpZWRPbiI6IjIwMTgtMTItMTBUMTM6MTU6MT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IxL2pmOTAyNDgwNyIsIlVyaVN0cmluZyI6Imh0dHBzOi8vZG9pLm9yZy8xMC4xMDIxL2pmOTAyNDg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4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</w:rPr>
              <w:t>c)</w:t>
            </w:r>
          </w:p>
        </w:tc>
      </w:tr>
      <w:tr w:rsidR="00C811B2" w:rsidRPr="00B307FF" w14:paraId="2B0F70BA" w14:textId="77777777" w:rsidTr="00645CBD">
        <w:trPr>
          <w:trHeight w:val="283"/>
        </w:trPr>
        <w:tc>
          <w:tcPr>
            <w:tcW w:w="1701" w:type="dxa"/>
            <w:vAlign w:val="center"/>
          </w:tcPr>
          <w:p w14:paraId="4B32C8B3" w14:textId="135B7D74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</w:rPr>
            </w:pPr>
            <w:r w:rsidRPr="00B307FF">
              <w:rPr>
                <w:b/>
              </w:rPr>
              <w:t>Liposomes</w:t>
            </w:r>
          </w:p>
        </w:tc>
        <w:tc>
          <w:tcPr>
            <w:tcW w:w="840" w:type="dxa"/>
            <w:vAlign w:val="center"/>
          </w:tcPr>
          <w:p w14:paraId="764A5CA8" w14:textId="084FD384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500</w:t>
            </w:r>
          </w:p>
        </w:tc>
        <w:tc>
          <w:tcPr>
            <w:tcW w:w="1159" w:type="dxa"/>
            <w:vAlign w:val="center"/>
          </w:tcPr>
          <w:p w14:paraId="1DD18CDF" w14:textId="657B2D88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417.94</w:t>
            </w:r>
          </w:p>
        </w:tc>
        <w:tc>
          <w:tcPr>
            <w:tcW w:w="1493" w:type="dxa"/>
            <w:vAlign w:val="center"/>
          </w:tcPr>
          <w:p w14:paraId="0B1619F6" w14:textId="3ED763BC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szCs w:val="20"/>
              </w:rPr>
              <w:t>0.84</w:t>
            </w:r>
          </w:p>
        </w:tc>
        <w:tc>
          <w:tcPr>
            <w:tcW w:w="1047" w:type="dxa"/>
            <w:gridSpan w:val="2"/>
            <w:vAlign w:val="center"/>
          </w:tcPr>
          <w:p w14:paraId="69EEA8C3" w14:textId="6BBC0038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88.25</w:t>
            </w:r>
          </w:p>
        </w:tc>
        <w:tc>
          <w:tcPr>
            <w:tcW w:w="1539" w:type="dxa"/>
            <w:vAlign w:val="center"/>
          </w:tcPr>
          <w:p w14:paraId="03CD3C1A" w14:textId="629FCB97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18</w:t>
            </w:r>
          </w:p>
        </w:tc>
        <w:tc>
          <w:tcPr>
            <w:tcW w:w="1293" w:type="dxa"/>
            <w:vAlign w:val="center"/>
          </w:tcPr>
          <w:p w14:paraId="73875D33" w14:textId="2918ADF1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d278605c-a5e3-49a0-82c7-aa69e0ee80f3"/>
                <w:id w:val="-1081211309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jMmEyMGVlLWU1NTctNDk1Mi1iN2Q3LWYyNDIzMDc3NzdkOCIsIlJhbmdlTGVuZ3RoIjo0LCJSZWZlcmVuY2VJZCI6ImM3YjhlYTc3LTYzNjEtNDVjOS05YzdiLTRmYjYxMmU4NzB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TYW5mbFxcQXBwRGF0YVxcTG9jYWxcXFRlbXBcXFN3aXNzIEFjYWRlbWljIFNvZnR3YXJlXFxsaXB5dmJndS52b2NcXENvdmVyc1xcR290YSwgTWFydSBldCBhbCAyMDEwIC0gU2FmZXR5IGFuZCBwaGFybWFjb2tpbmV0aWNzLmpwZyIsIlVyaVN0cmluZyI6ImM3YjhlYTc3LTYzNjEtNDVjOS05YzdiLTRmYjYxMmU4NzBh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amY5MDI0ODA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wMDkyMzEzIiwiVXJpU3RyaW5nIjoiaHR0cDovL3d3dy5uY2JpLm5sbS5uaWguZ292L3B1Ym1lZC8yMDA5M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EwVDEzOjE1OjEwIiwiTW9kaWZpZWRCeSI6Il9zZiIsIklkIjoiZGQ5NDk3ODItMTU2OC00MmIyLWIxMGEtNmE3OGQ4M2I2YThlIiwiTW9kaWZpZWRPbiI6IjIwMTgtMTItMTBUMTM6MTU6MT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IxL2pmOTAyNDgwNyIsIlVyaVN0cmluZyI6Imh0dHBzOi8vZG9pLm9yZy8xMC4xMDIxL2pmOTAyNDg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4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</w:rPr>
              <w:t>c)</w:t>
            </w:r>
          </w:p>
        </w:tc>
      </w:tr>
      <w:tr w:rsidR="00C811B2" w:rsidRPr="00B307FF" w14:paraId="2B36A5B2" w14:textId="77777777" w:rsidTr="00645CBD">
        <w:trPr>
          <w:trHeight w:val="283"/>
        </w:trPr>
        <w:tc>
          <w:tcPr>
            <w:tcW w:w="1701" w:type="dxa"/>
            <w:vAlign w:val="center"/>
          </w:tcPr>
          <w:p w14:paraId="72392747" w14:textId="3DDED3E2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</w:rPr>
            </w:pPr>
            <w:r w:rsidRPr="00B307FF">
              <w:rPr>
                <w:b/>
              </w:rPr>
              <w:t>Liposomes</w:t>
            </w:r>
          </w:p>
        </w:tc>
        <w:tc>
          <w:tcPr>
            <w:tcW w:w="840" w:type="dxa"/>
            <w:vAlign w:val="center"/>
          </w:tcPr>
          <w:p w14:paraId="15A4BAB1" w14:textId="79721A42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750</w:t>
            </w:r>
          </w:p>
        </w:tc>
        <w:tc>
          <w:tcPr>
            <w:tcW w:w="1159" w:type="dxa"/>
            <w:vAlign w:val="center"/>
          </w:tcPr>
          <w:p w14:paraId="6B9AE15B" w14:textId="2ECDD8DE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554.75</w:t>
            </w:r>
          </w:p>
        </w:tc>
        <w:tc>
          <w:tcPr>
            <w:tcW w:w="1493" w:type="dxa"/>
            <w:vAlign w:val="center"/>
          </w:tcPr>
          <w:p w14:paraId="2FC43DB8" w14:textId="181DF846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szCs w:val="20"/>
              </w:rPr>
              <w:t>0.74</w:t>
            </w:r>
          </w:p>
        </w:tc>
        <w:tc>
          <w:tcPr>
            <w:tcW w:w="1047" w:type="dxa"/>
            <w:gridSpan w:val="2"/>
            <w:vAlign w:val="center"/>
          </w:tcPr>
          <w:p w14:paraId="168097C9" w14:textId="4371E6E3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85.29</w:t>
            </w:r>
          </w:p>
        </w:tc>
        <w:tc>
          <w:tcPr>
            <w:tcW w:w="1539" w:type="dxa"/>
            <w:vAlign w:val="center"/>
          </w:tcPr>
          <w:p w14:paraId="5E4BA8A0" w14:textId="4D1853DB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11</w:t>
            </w:r>
          </w:p>
        </w:tc>
        <w:tc>
          <w:tcPr>
            <w:tcW w:w="1293" w:type="dxa"/>
            <w:vAlign w:val="center"/>
          </w:tcPr>
          <w:p w14:paraId="1790DB38" w14:textId="670420E0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e7dc76df-33a1-4f07-b3a2-4950658feb71"/>
                <w:id w:val="-460184773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YzhlMTQxLTllNDctNDhhNS1hNzYyLTRmOTVjZThlMmQ5ZSIsIlJhbmdlTGVuZ3RoIjo0LCJSZWZlcmVuY2VJZCI6ImM3YjhlYTc3LTYzNjEtNDVjOS05YzdiLTRmYjYxMmU4NzB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TYW5mbFxcQXBwRGF0YVxcTG9jYWxcXFRlbXBcXFN3aXNzIEFjYWRlbWljIFNvZnR3YXJlXFxsaXB5dmJndS52b2NcXENvdmVyc1xcR290YSwgTWFydSBldCBhbCAyMDEwIC0gU2FmZXR5IGFuZCBwaGFybWFjb2tpbmV0aWNzLmpwZyIsIlVyaVN0cmluZyI6ImM3YjhlYTc3LTYzNjEtNDVjOS05YzdiLTRmYjYxMmU4NzBh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amY5MDI0ODA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wMDkyMzEzIiwiVXJpU3RyaW5nIjoiaHR0cDovL3d3dy5uY2JpLm5sbS5uaWguZ292L3B1Ym1lZC8yMDA5M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EwVDEzOjE1OjEwIiwiTW9kaWZpZWRCeSI6Il9zZiIsIklkIjoiZGQ5NDk3ODItMTU2OC00MmIyLWIxMGEtNmE3OGQ4M2I2YThlIiwiTW9kaWZpZWRPbiI6IjIwMTgtMTItMTBUMTM6MTU6MT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IxL2pmOTAyNDgwNyIsIlVyaVN0cmluZyI6Imh0dHBzOi8vZG9pLm9yZy8xMC4xMDIxL2pmOTAyNDg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4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</w:rPr>
              <w:t>c)</w:t>
            </w:r>
          </w:p>
        </w:tc>
      </w:tr>
      <w:tr w:rsidR="00C811B2" w:rsidRPr="00B307FF" w14:paraId="0A5D35C3" w14:textId="77777777" w:rsidTr="00645CBD">
        <w:trPr>
          <w:trHeight w:val="284"/>
        </w:trPr>
        <w:tc>
          <w:tcPr>
            <w:tcW w:w="1701" w:type="dxa"/>
            <w:vAlign w:val="center"/>
          </w:tcPr>
          <w:p w14:paraId="420C8839" w14:textId="21C325A0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</w:rPr>
            </w:pPr>
            <w:r w:rsidRPr="00B307FF">
              <w:rPr>
                <w:b/>
              </w:rPr>
              <w:t>Liposomes</w:t>
            </w:r>
          </w:p>
        </w:tc>
        <w:tc>
          <w:tcPr>
            <w:tcW w:w="840" w:type="dxa"/>
            <w:vAlign w:val="center"/>
          </w:tcPr>
          <w:p w14:paraId="75D2C55A" w14:textId="296655BB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1000</w:t>
            </w:r>
          </w:p>
        </w:tc>
        <w:tc>
          <w:tcPr>
            <w:tcW w:w="1159" w:type="dxa"/>
            <w:vAlign w:val="center"/>
          </w:tcPr>
          <w:p w14:paraId="31E9F4F3" w14:textId="4B2721D4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735.00</w:t>
            </w:r>
          </w:p>
        </w:tc>
        <w:tc>
          <w:tcPr>
            <w:tcW w:w="1493" w:type="dxa"/>
            <w:vAlign w:val="center"/>
          </w:tcPr>
          <w:p w14:paraId="7766CD70" w14:textId="7E17C96B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szCs w:val="20"/>
              </w:rPr>
              <w:t>0.74</w:t>
            </w:r>
          </w:p>
        </w:tc>
        <w:tc>
          <w:tcPr>
            <w:tcW w:w="1047" w:type="dxa"/>
            <w:gridSpan w:val="2"/>
            <w:vAlign w:val="center"/>
          </w:tcPr>
          <w:p w14:paraId="3DE4469C" w14:textId="1D85F639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rFonts w:cs="Arial"/>
                <w:szCs w:val="20"/>
              </w:rPr>
            </w:pPr>
            <w:r w:rsidRPr="00B307FF">
              <w:rPr>
                <w:rFonts w:cs="Arial"/>
                <w:color w:val="000000"/>
                <w:szCs w:val="20"/>
              </w:rPr>
              <w:t>111.71</w:t>
            </w:r>
          </w:p>
        </w:tc>
        <w:tc>
          <w:tcPr>
            <w:tcW w:w="1539" w:type="dxa"/>
            <w:vAlign w:val="center"/>
          </w:tcPr>
          <w:p w14:paraId="7975B180" w14:textId="6FDDFCC9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11</w:t>
            </w:r>
          </w:p>
        </w:tc>
        <w:tc>
          <w:tcPr>
            <w:tcW w:w="1293" w:type="dxa"/>
            <w:vAlign w:val="center"/>
          </w:tcPr>
          <w:p w14:paraId="33276BBE" w14:textId="7A80AE2A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alias w:val="To edit, see citavi.com/edit"/>
                <w:tag w:val="CitaviPlaceholder#51fafb00-45ae-4d0a-9e00-d6682feb4e37"/>
                <w:id w:val="-572505936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mNWM5ZTI4LWFlYjEtNDUyMC04NzJlLWVhMTI0MDg1YWM3ZiIsIlJhbmdlTGVuZ3RoIjo0LCJSZWZlcmVuY2VJZCI6ImM3YjhlYTc3LTYzNjEtNDVjOS05YzdiLTRmYjYxMmU4NzB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TYW5mbFxcQXBwRGF0YVxcTG9jYWxcXFRlbXBcXFN3aXNzIEFjYWRlbWljIFNvZnR3YXJlXFxsaXB5dmJndS52b2NcXENvdmVyc1xcR290YSwgTWFydSBldCBhbCAyMDEwIC0gU2FmZXR5IGFuZCBwaGFybWFjb2tpbmV0aWNzLmpwZyIsIlVyaVN0cmluZyI6ImM3YjhlYTc3LTYzNjEtNDVjOS05YzdiLTRmYjYxMmU4NzBh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amY5MDI0ODA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wMDkyMzEzIiwiVXJpU3RyaW5nIjoiaHR0cDovL3d3dy5uY2JpLm5sbS5uaWguZ292L3B1Ym1lZC8yMDA5MjMx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EwVDEzOjE1OjEwIiwiTW9kaWZpZWRCeSI6Il9zZiIsIklkIjoiZGQ5NDk3ODItMTU2OC00MmIyLWIxMGEtNmE3OGQ4M2I2YThlIiwiTW9kaWZpZWRPbiI6IjIwMTgtMTItMTBUMTM6MTU6MT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IxL2pmOTAyNDgwNyIsIlVyaVN0cmluZyI6Imh0dHBzOi8vZG9pLm9yZy8xMC4xMDIxL2pmOTAyNDg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}</w:instrText>
                </w:r>
                <w:r w:rsidR="00B131ED" w:rsidRPr="00B307FF">
                  <w:rPr>
                    <w:noProof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4]</w:t>
                </w:r>
                <w:r w:rsidR="00B131ED" w:rsidRPr="00B307FF">
                  <w:rPr>
                    <w:noProof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</w:rPr>
              <w:t>c)</w:t>
            </w:r>
          </w:p>
        </w:tc>
      </w:tr>
      <w:tr w:rsidR="00C811B2" w:rsidRPr="00B307FF" w14:paraId="7BBD8505" w14:textId="77777777" w:rsidTr="00645CBD">
        <w:trPr>
          <w:trHeight w:val="673"/>
        </w:trPr>
        <w:tc>
          <w:tcPr>
            <w:tcW w:w="1701" w:type="dxa"/>
            <w:vAlign w:val="center"/>
          </w:tcPr>
          <w:p w14:paraId="65E522F6" w14:textId="29BA8628" w:rsidR="00C811B2" w:rsidRPr="00B307FF" w:rsidRDefault="00C811B2" w:rsidP="00C811B2">
            <w:pPr>
              <w:pStyle w:val="Beschriftung"/>
              <w:keepNext/>
              <w:spacing w:after="0"/>
              <w:rPr>
                <w:b/>
              </w:rPr>
            </w:pPr>
            <w:r w:rsidRPr="00B307FF">
              <w:rPr>
                <w:b/>
              </w:rPr>
              <w:t xml:space="preserve">Native extract + </w:t>
            </w:r>
            <w:proofErr w:type="spellStart"/>
            <w:r w:rsidRPr="00B307FF">
              <w:rPr>
                <w:b/>
              </w:rPr>
              <w:t>piperine</w:t>
            </w:r>
            <w:proofErr w:type="spellEnd"/>
          </w:p>
        </w:tc>
        <w:tc>
          <w:tcPr>
            <w:tcW w:w="840" w:type="dxa"/>
            <w:vAlign w:val="center"/>
          </w:tcPr>
          <w:p w14:paraId="227B340D" w14:textId="6D8C6EF1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120</w:t>
            </w:r>
          </w:p>
        </w:tc>
        <w:tc>
          <w:tcPr>
            <w:tcW w:w="1159" w:type="dxa"/>
            <w:vAlign w:val="center"/>
          </w:tcPr>
          <w:p w14:paraId="6B889F40" w14:textId="4BC72174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146.86</w:t>
            </w:r>
          </w:p>
        </w:tc>
        <w:tc>
          <w:tcPr>
            <w:tcW w:w="1493" w:type="dxa"/>
            <w:vAlign w:val="center"/>
          </w:tcPr>
          <w:p w14:paraId="735253DB" w14:textId="6168043C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13</w:t>
            </w:r>
          </w:p>
        </w:tc>
        <w:tc>
          <w:tcPr>
            <w:tcW w:w="1047" w:type="dxa"/>
            <w:gridSpan w:val="2"/>
            <w:vAlign w:val="center"/>
          </w:tcPr>
          <w:p w14:paraId="3867F145" w14:textId="5CC2320F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35.02</w:t>
            </w:r>
          </w:p>
        </w:tc>
        <w:tc>
          <w:tcPr>
            <w:tcW w:w="1539" w:type="dxa"/>
            <w:vAlign w:val="center"/>
          </w:tcPr>
          <w:p w14:paraId="069FAF86" w14:textId="61B5C32B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</w:pPr>
            <w:r w:rsidRPr="00B307FF">
              <w:t>0.03</w:t>
            </w:r>
          </w:p>
        </w:tc>
        <w:tc>
          <w:tcPr>
            <w:tcW w:w="1293" w:type="dxa"/>
            <w:vAlign w:val="center"/>
          </w:tcPr>
          <w:p w14:paraId="371D57C9" w14:textId="4DD94FE0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sdt>
              <w:sdtPr>
                <w:rPr>
                  <w:lang w:val="de-DE"/>
                </w:rPr>
                <w:alias w:val="To edit, see citavi.com/edit"/>
                <w:tag w:val="CitaviPlaceholder#82b34224-f0f9-4300-9341-372291d8c840"/>
                <w:id w:val="1484739383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xY2JkZTlkLTc3ZjAtNGM4Mi1iZTU3LWMzZDcwOGI3YmZiNyIsIlJhbmdlTGVuZ3RoIjo0LCJSZWZlcmVuY2VJZCI6IjZlYzgzYWE3LTk4MDUtNGU2MS04OWVkLTBjMDkwM2QwMjA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TYW5kcmEgRmxvcnlcXEFwcERhdGFcXExvY2FsXFxUZW1wXFw0bHQxNHQ0ZS5qcGciLCJVcmlTdHJpbmciOiI2ZWM4M2FhNy05ODA1LTRlNjEtODllZC0wYzA5MDNkMDIw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wLjA0LjIwMjEiLCJEb2kiOiIxMC4xMDkzL2puL254YWIwOD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qbi9ueGFiMDg3IiwiVXJpU3RyaW5nIjoiaHR0cHM6Ly9kb2kub3JnLzEwLjEwOTMvam4vbnhhYjA4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ZHJhIEZsb3J5IiwiQ3JlYXRlZE9uIjoiMjAyMS0wNC0yNlQxNToxNDo1MCIsIk1vZGlmaWVkQnkiOiJfU2FuZHJhIEZsb3J5IiwiSWQiOiI4N2NhODFjYi0wMzMwLTQ3Y2UtODY5Ny00NDY2NWE5MmU0NTgiLCJNb2RpZmllZE9uIjoiMjAyMS0wNC0yNlQxNToxNDo1M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zODc3MzIzIiwiVXJpU3RyaW5nIjoiaHR0cDovL3d3dy5uY2JpLm5sbS5uaWguZ292L3B1Ym1lZC8zMzg3NzMy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3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</w:p>
        </w:tc>
      </w:tr>
      <w:tr w:rsidR="00C811B2" w:rsidRPr="00B307FF" w14:paraId="30EEE91F" w14:textId="77777777" w:rsidTr="00645CBD">
        <w:trPr>
          <w:trHeight w:val="855"/>
        </w:trPr>
        <w:tc>
          <w:tcPr>
            <w:tcW w:w="1701" w:type="dxa"/>
            <w:vAlign w:val="center"/>
          </w:tcPr>
          <w:p w14:paraId="5312DCA2" w14:textId="3FDA6C69" w:rsidR="00C811B2" w:rsidRPr="00B307FF" w:rsidRDefault="00C811B2" w:rsidP="00C811B2">
            <w:pPr>
              <w:pStyle w:val="Beschriftung"/>
              <w:keepNext/>
              <w:spacing w:after="0"/>
              <w:rPr>
                <w:b/>
                <w:lang w:val="de-DE"/>
              </w:rPr>
            </w:pPr>
            <w:r w:rsidRPr="00B307FF">
              <w:rPr>
                <w:b/>
                <w:lang w:val="de-DE"/>
              </w:rPr>
              <w:t xml:space="preserve">Native </w:t>
            </w:r>
            <w:proofErr w:type="spellStart"/>
            <w:r w:rsidRPr="00B307FF">
              <w:rPr>
                <w:b/>
                <w:lang w:val="de-DE"/>
              </w:rPr>
              <w:t>extract</w:t>
            </w:r>
            <w:proofErr w:type="spellEnd"/>
            <w:r w:rsidRPr="00B307FF">
              <w:rPr>
                <w:b/>
                <w:lang w:val="de-DE"/>
              </w:rPr>
              <w:t xml:space="preserve"> + </w:t>
            </w:r>
            <w:proofErr w:type="spellStart"/>
            <w:r w:rsidRPr="00B307FF">
              <w:rPr>
                <w:b/>
                <w:lang w:val="de-DE"/>
              </w:rPr>
              <w:t>piperine</w:t>
            </w:r>
            <w:proofErr w:type="spellEnd"/>
          </w:p>
        </w:tc>
        <w:tc>
          <w:tcPr>
            <w:tcW w:w="840" w:type="dxa"/>
            <w:vAlign w:val="center"/>
          </w:tcPr>
          <w:p w14:paraId="15A706B3" w14:textId="0030AC63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500</w:t>
            </w:r>
          </w:p>
        </w:tc>
        <w:tc>
          <w:tcPr>
            <w:tcW w:w="1159" w:type="dxa"/>
            <w:vAlign w:val="center"/>
          </w:tcPr>
          <w:p w14:paraId="43B8BE52" w14:textId="4128357F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217.17</w:t>
            </w:r>
          </w:p>
        </w:tc>
        <w:tc>
          <w:tcPr>
            <w:tcW w:w="1493" w:type="dxa"/>
            <w:vAlign w:val="center"/>
          </w:tcPr>
          <w:p w14:paraId="216A1998" w14:textId="0214DB19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14</w:t>
            </w:r>
          </w:p>
        </w:tc>
        <w:tc>
          <w:tcPr>
            <w:tcW w:w="1047" w:type="dxa"/>
            <w:gridSpan w:val="2"/>
            <w:vAlign w:val="center"/>
          </w:tcPr>
          <w:p w14:paraId="7E64B2D5" w14:textId="0AC9841D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488.63</w:t>
            </w:r>
          </w:p>
        </w:tc>
        <w:tc>
          <w:tcPr>
            <w:tcW w:w="1539" w:type="dxa"/>
            <w:vAlign w:val="center"/>
          </w:tcPr>
          <w:p w14:paraId="782D94AE" w14:textId="64F98D0C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33</w:t>
            </w:r>
          </w:p>
        </w:tc>
        <w:tc>
          <w:tcPr>
            <w:tcW w:w="1293" w:type="dxa"/>
            <w:vAlign w:val="center"/>
          </w:tcPr>
          <w:p w14:paraId="07ADC86E" w14:textId="22065413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sdt>
              <w:sdtPr>
                <w:rPr>
                  <w:lang w:val="de-DE"/>
                </w:rPr>
                <w:alias w:val="To edit, see citavi.com/edit"/>
                <w:tag w:val="CitaviPlaceholder#560abe08-f60b-454d-9742-a9734f11b149"/>
                <w:id w:val="-158692651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5MDdhYzlkLWFhYTYtNGRjNi04ZTUyLTU0ZTgyZjdhYzQyOCIsIlJhbmdlTGVuZ3RoIjo0LCJSZWZlcmVuY2VJZCI6ImIzYWVhMmQxLTQzMjUtNDYzZC05NGZmLTQyNGY4ZGZkY2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2MTkxMjAiLCJVcmlTdHJpbmciOiJodHRwOi8vd3d3Lm5jYmkubmxtLm5paC5nb3YvcHVibWVkLzk2MTkx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NmIiwiQ3JlYXRlZE9uIjoiMjAxOC0xMi0xOFQwNzo0NzoyNSIsIk1vZGlmaWVkQnkiOiJfc2YiLCJJZCI6IjgwMTIyNzEzLTk5OGEtNDllNS1iOWI4LTg0YmQ1YTEwYTBkNiIsIk1vZGlmaWVkT24iOiIyMDE4LTEyLTE4VDA3OjQ3OjI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1NS9zLTIwMDYtOTU3NDUwIiwiVXJpU3RyaW5nIjoiaHR0cHM6Ly9kb2kub3JnLzEwLjEwNTUvcy0yMDA2LTk1NzQ1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  <w:lang w:val="de-DE"/>
                  </w:rPr>
                  <w:t>[12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  <w:r w:rsidR="00B81E27" w:rsidRPr="00B307FF">
              <w:rPr>
                <w:vertAlign w:val="superscript"/>
                <w:lang w:val="de-DE"/>
              </w:rPr>
              <w:t>b)</w:t>
            </w:r>
          </w:p>
        </w:tc>
      </w:tr>
      <w:tr w:rsidR="00C811B2" w:rsidRPr="00B307FF" w14:paraId="546171BF" w14:textId="77777777" w:rsidTr="00645CBD">
        <w:trPr>
          <w:trHeight w:val="283"/>
        </w:trPr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7996C275" w14:textId="1919A9C0" w:rsidR="00C811B2" w:rsidRPr="00B307FF" w:rsidRDefault="00C811B2" w:rsidP="00C811B2">
            <w:pPr>
              <w:pStyle w:val="Beschriftung"/>
              <w:keepNext/>
              <w:spacing w:after="0" w:line="480" w:lineRule="auto"/>
              <w:rPr>
                <w:b/>
                <w:lang w:val="de-DE"/>
              </w:rPr>
            </w:pPr>
            <w:proofErr w:type="spellStart"/>
            <w:r w:rsidRPr="00B307FF">
              <w:rPr>
                <w:b/>
                <w:lang w:val="de-DE"/>
              </w:rPr>
              <w:t>Turmeric</w:t>
            </w:r>
            <w:proofErr w:type="spellEnd"/>
            <w:r w:rsidRPr="00B307FF">
              <w:rPr>
                <w:b/>
                <w:lang w:val="de-DE"/>
              </w:rPr>
              <w:t xml:space="preserve"> </w:t>
            </w:r>
            <w:proofErr w:type="spellStart"/>
            <w:r w:rsidRPr="00B307FF">
              <w:rPr>
                <w:b/>
                <w:lang w:val="de-DE"/>
              </w:rPr>
              <w:t>oils</w:t>
            </w:r>
            <w:proofErr w:type="spellEnd"/>
          </w:p>
        </w:tc>
        <w:tc>
          <w:tcPr>
            <w:tcW w:w="840" w:type="dxa"/>
            <w:tcBorders>
              <w:bottom w:val="single" w:sz="4" w:space="0" w:color="auto"/>
            </w:tcBorders>
            <w:vAlign w:val="center"/>
          </w:tcPr>
          <w:p w14:paraId="27AEF093" w14:textId="4C759B86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500</w:t>
            </w:r>
          </w:p>
        </w:tc>
        <w:tc>
          <w:tcPr>
            <w:tcW w:w="1159" w:type="dxa"/>
            <w:tcBorders>
              <w:bottom w:val="single" w:sz="4" w:space="0" w:color="auto"/>
            </w:tcBorders>
            <w:vAlign w:val="center"/>
          </w:tcPr>
          <w:p w14:paraId="7D500ACB" w14:textId="1070DE19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8690.21</w:t>
            </w:r>
          </w:p>
        </w:tc>
        <w:tc>
          <w:tcPr>
            <w:tcW w:w="1493" w:type="dxa"/>
            <w:tcBorders>
              <w:bottom w:val="single" w:sz="4" w:space="0" w:color="auto"/>
            </w:tcBorders>
            <w:vAlign w:val="center"/>
          </w:tcPr>
          <w:p w14:paraId="02BB1452" w14:textId="6B9E401B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5.79</w:t>
            </w:r>
          </w:p>
        </w:tc>
        <w:tc>
          <w:tcPr>
            <w:tcW w:w="1047" w:type="dxa"/>
            <w:gridSpan w:val="2"/>
            <w:tcBorders>
              <w:bottom w:val="single" w:sz="4" w:space="0" w:color="auto"/>
            </w:tcBorders>
            <w:vAlign w:val="center"/>
          </w:tcPr>
          <w:p w14:paraId="5E0749F4" w14:textId="05A11CBE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1240.30</w:t>
            </w:r>
          </w:p>
        </w:tc>
        <w:tc>
          <w:tcPr>
            <w:tcW w:w="1539" w:type="dxa"/>
            <w:tcBorders>
              <w:bottom w:val="single" w:sz="4" w:space="0" w:color="auto"/>
            </w:tcBorders>
            <w:vAlign w:val="center"/>
          </w:tcPr>
          <w:p w14:paraId="58AD1060" w14:textId="5223817A" w:rsidR="00C811B2" w:rsidRPr="00B307FF" w:rsidRDefault="00C811B2" w:rsidP="00C811B2">
            <w:pPr>
              <w:pStyle w:val="Beschriftung"/>
              <w:keepNext/>
              <w:spacing w:after="0" w:line="480" w:lineRule="auto"/>
              <w:jc w:val="center"/>
              <w:rPr>
                <w:lang w:val="de-DE"/>
              </w:rPr>
            </w:pPr>
            <w:r w:rsidRPr="00B307FF">
              <w:rPr>
                <w:lang w:val="de-DE"/>
              </w:rPr>
              <w:t>0.83</w:t>
            </w:r>
          </w:p>
        </w:tc>
        <w:tc>
          <w:tcPr>
            <w:tcW w:w="1293" w:type="dxa"/>
            <w:tcBorders>
              <w:bottom w:val="single" w:sz="4" w:space="0" w:color="auto"/>
            </w:tcBorders>
            <w:vAlign w:val="center"/>
          </w:tcPr>
          <w:p w14:paraId="025A1197" w14:textId="7FFD879E" w:rsidR="00C811B2" w:rsidRPr="00B307FF" w:rsidRDefault="00FD4776" w:rsidP="00B131ED">
            <w:pPr>
              <w:pStyle w:val="Beschriftung"/>
              <w:keepNext/>
              <w:spacing w:after="0" w:line="480" w:lineRule="auto"/>
              <w:jc w:val="center"/>
            </w:pPr>
            <w:sdt>
              <w:sdtPr>
                <w:rPr>
                  <w:lang w:val="de-DE"/>
                </w:rPr>
                <w:alias w:val="To edit, see citavi.com/edit"/>
                <w:tag w:val="CitaviPlaceholder#a314c6c1-34a8-4831-b352-b3abeee9aa6a"/>
                <w:id w:val="952447685"/>
                <w:placeholder>
                  <w:docPart w:val="DefaultPlaceholder_-1854013440"/>
                </w:placeholder>
              </w:sdtPr>
              <w:sdtEndPr/>
              <w:sdtContent>
                <w:r w:rsidR="00B131ED" w:rsidRPr="00B307FF">
                  <w:rPr>
                    <w:noProof/>
                    <w:lang w:val="de-DE"/>
                  </w:rPr>
                  <w:fldChar w:fldCharType="begin"/>
                </w:r>
                <w:r w:rsidR="008614C1" w:rsidRPr="00B307FF">
                  <w:rPr>
                    <w:noProof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k5MTU1LTI3MjgtNGNlYy1iNjlhLTkxOGNlNmM2NTQzNyIsIlJhbmdlTGVuZ3RoIjo0LCJSZWZlcmVuY2VJZCI6Ijc5MzNlNDg2LWYxYTktNDYwMi05MTk1LTIyMzE3M2RjMmQ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MTAzLzAyNTAtNDc0WC40NDU5MSIsIlVyaVN0cmluZyI6Imh0dHBzOi8vZG9pLm9yZy8xMC40MTAzLzAyNTAtNDc0WC40NDU5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zZiIsIkNyZWF0ZWRPbiI6IjIwMTgtMTItMThUMDc6NDU6MzMiLCJNb2RpZmllZEJ5IjoiX3NmIiwiSWQiOiJjNmQ3NDlmNi05ZWMzLTRkOWMtOGQ2MC0xNThkZWE3NzgzOTEiLCJNb2RpZmllZE9uIjoiMjAxOC0xMi0xOFQwNzo0NToz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wMDQ2NzY4IiwiVXJpU3RyaW5nIjoiaHR0cDovL3d3dy5uY2JpLm5sbS5uaWguZ292L3B1Ym1lZC8yMDA0Njc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</w:instrText>
                </w:r>
                <w:r w:rsidR="008614C1" w:rsidRPr="00B307FF">
                  <w:rPr>
                    <w:noProof/>
                  </w:rPr>
                  <w:instrText>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}</w:instrText>
                </w:r>
                <w:r w:rsidR="00B131ED" w:rsidRPr="00B307FF">
                  <w:rPr>
                    <w:noProof/>
                    <w:lang w:val="de-DE"/>
                  </w:rPr>
                  <w:fldChar w:fldCharType="separate"/>
                </w:r>
                <w:r w:rsidR="00E84A95" w:rsidRPr="00B307FF">
                  <w:rPr>
                    <w:noProof/>
                    <w:vertAlign w:val="superscript"/>
                  </w:rPr>
                  <w:t>[11]</w:t>
                </w:r>
                <w:r w:rsidR="00B131ED" w:rsidRPr="00B307FF">
                  <w:rPr>
                    <w:noProof/>
                    <w:lang w:val="de-DE"/>
                  </w:rPr>
                  <w:fldChar w:fldCharType="end"/>
                </w:r>
              </w:sdtContent>
            </w:sdt>
          </w:p>
        </w:tc>
      </w:tr>
    </w:tbl>
    <w:p w14:paraId="7CDB1DAF" w14:textId="5E744BED" w:rsidR="00036F21" w:rsidRPr="00B307FF" w:rsidRDefault="00B81E27" w:rsidP="00C811B2">
      <w:pPr>
        <w:pStyle w:val="Beschriftung"/>
        <w:keepNext/>
        <w:spacing w:after="0" w:line="480" w:lineRule="auto"/>
        <w:rPr>
          <w:rFonts w:cs="Arial"/>
          <w:sz w:val="24"/>
          <w:szCs w:val="24"/>
        </w:rPr>
      </w:pPr>
      <w:r w:rsidRPr="00B307FF">
        <w:rPr>
          <w:rFonts w:cs="Arial"/>
          <w:sz w:val="24"/>
          <w:szCs w:val="24"/>
          <w:vertAlign w:val="superscript"/>
        </w:rPr>
        <w:t>a)</w:t>
      </w:r>
      <w:r w:rsidR="00B131ED" w:rsidRPr="00B307FF">
        <w:rPr>
          <w:rFonts w:cs="Arial"/>
          <w:sz w:val="24"/>
          <w:szCs w:val="24"/>
          <w:vertAlign w:val="subscript"/>
        </w:rPr>
        <w:t xml:space="preserve"> </w:t>
      </w:r>
      <w:r w:rsidR="00B131ED" w:rsidRPr="00B307FF">
        <w:rPr>
          <w:rFonts w:cs="Arial"/>
          <w:sz w:val="24"/>
          <w:szCs w:val="24"/>
        </w:rPr>
        <w:t xml:space="preserve">All data describe the reported means. AUC, area under the plasma concentration time curve; </w:t>
      </w:r>
      <w:proofErr w:type="spellStart"/>
      <w:r w:rsidR="00B131ED" w:rsidRPr="00B307FF">
        <w:rPr>
          <w:rFonts w:cs="Arial"/>
          <w:sz w:val="24"/>
          <w:szCs w:val="24"/>
        </w:rPr>
        <w:t>C</w:t>
      </w:r>
      <w:r w:rsidR="00B131ED" w:rsidRPr="00B307FF">
        <w:rPr>
          <w:rFonts w:cs="Arial"/>
          <w:sz w:val="24"/>
          <w:szCs w:val="24"/>
          <w:vertAlign w:val="subscript"/>
        </w:rPr>
        <w:t>max</w:t>
      </w:r>
      <w:proofErr w:type="spellEnd"/>
      <w:r w:rsidR="00B131ED" w:rsidRPr="00B307FF">
        <w:rPr>
          <w:rFonts w:cs="Arial"/>
          <w:sz w:val="24"/>
          <w:szCs w:val="24"/>
        </w:rPr>
        <w:t>,</w:t>
      </w:r>
      <w:r w:rsidR="00B131ED" w:rsidRPr="00B307FF">
        <w:rPr>
          <w:rFonts w:cs="Arial"/>
          <w:sz w:val="24"/>
          <w:szCs w:val="24"/>
          <w:vertAlign w:val="subscript"/>
        </w:rPr>
        <w:t xml:space="preserve"> </w:t>
      </w:r>
      <w:r w:rsidR="00B131ED" w:rsidRPr="00B307FF">
        <w:rPr>
          <w:rFonts w:cs="Arial"/>
          <w:sz w:val="24"/>
          <w:szCs w:val="24"/>
        </w:rPr>
        <w:t>maximum plasma concentration</w:t>
      </w:r>
    </w:p>
    <w:p w14:paraId="78B324B1" w14:textId="6C902615" w:rsidR="00B131ED" w:rsidRPr="00B307FF" w:rsidRDefault="00B81E27" w:rsidP="00B131ED">
      <w:pPr>
        <w:rPr>
          <w:rFonts w:ascii="Arial" w:hAnsi="Arial" w:cs="Arial"/>
          <w:sz w:val="24"/>
          <w:szCs w:val="24"/>
        </w:rPr>
      </w:pPr>
      <w:proofErr w:type="gramStart"/>
      <w:r w:rsidRPr="00B307FF">
        <w:rPr>
          <w:rFonts w:ascii="Arial" w:hAnsi="Arial" w:cs="Arial"/>
          <w:sz w:val="24"/>
          <w:szCs w:val="24"/>
          <w:vertAlign w:val="superscript"/>
        </w:rPr>
        <w:t>b)</w:t>
      </w:r>
      <w:r w:rsidR="00B131ED" w:rsidRPr="00B307FF">
        <w:rPr>
          <w:rFonts w:ascii="Arial" w:hAnsi="Arial" w:cs="Arial"/>
          <w:sz w:val="24"/>
          <w:szCs w:val="24"/>
        </w:rPr>
        <w:t>AUC</w:t>
      </w:r>
      <w:proofErr w:type="gramEnd"/>
      <w:r w:rsidR="00B131ED" w:rsidRPr="00B307FF">
        <w:rPr>
          <w:rFonts w:ascii="Arial" w:hAnsi="Arial" w:cs="Arial"/>
          <w:sz w:val="24"/>
          <w:szCs w:val="24"/>
          <w:vertAlign w:val="subscript"/>
        </w:rPr>
        <w:t xml:space="preserve">0-3 h </w:t>
      </w:r>
      <w:r w:rsidR="00B131ED" w:rsidRPr="00B307FF">
        <w:rPr>
          <w:rFonts w:ascii="Arial" w:hAnsi="Arial" w:cs="Arial"/>
          <w:sz w:val="24"/>
          <w:szCs w:val="24"/>
        </w:rPr>
        <w:t>is reported, curcumin dose is calculated based on the reported dose of total curcuminoids</w:t>
      </w:r>
    </w:p>
    <w:p w14:paraId="38600D5F" w14:textId="773EBEDE" w:rsidR="00B131ED" w:rsidRPr="00B307FF" w:rsidRDefault="00B81E27" w:rsidP="00B131ED">
      <w:pPr>
        <w:rPr>
          <w:rFonts w:ascii="Arial" w:hAnsi="Arial" w:cs="Arial"/>
          <w:sz w:val="18"/>
          <w:szCs w:val="18"/>
        </w:rPr>
      </w:pPr>
      <w:r w:rsidRPr="00B307FF">
        <w:rPr>
          <w:rFonts w:ascii="Arial" w:hAnsi="Arial" w:cs="Arial"/>
          <w:sz w:val="24"/>
          <w:szCs w:val="24"/>
          <w:vertAlign w:val="superscript"/>
        </w:rPr>
        <w:t>c)</w:t>
      </w:r>
      <w:r w:rsidR="00B131ED" w:rsidRPr="00B307FF">
        <w:rPr>
          <w:rFonts w:ascii="Arial" w:hAnsi="Arial" w:cs="Arial"/>
          <w:sz w:val="24"/>
          <w:szCs w:val="24"/>
        </w:rPr>
        <w:t xml:space="preserve"> AUC</w:t>
      </w:r>
      <w:r w:rsidR="00B131ED" w:rsidRPr="00B307FF">
        <w:rPr>
          <w:rFonts w:ascii="Arial" w:hAnsi="Arial" w:cs="Arial"/>
          <w:sz w:val="24"/>
          <w:szCs w:val="24"/>
          <w:vertAlign w:val="subscript"/>
        </w:rPr>
        <w:t xml:space="preserve">0-12 h </w:t>
      </w:r>
      <w:r w:rsidR="00B131ED" w:rsidRPr="00B307FF">
        <w:rPr>
          <w:rFonts w:ascii="Arial" w:hAnsi="Arial" w:cs="Arial"/>
          <w:sz w:val="24"/>
          <w:szCs w:val="24"/>
        </w:rPr>
        <w:t>is reported, curcumin dose is calculated based on the reported dose of total curcuminoids</w:t>
      </w:r>
    </w:p>
    <w:p w14:paraId="5B6761EB" w14:textId="77777777" w:rsidR="00645CBD" w:rsidRPr="00B307FF" w:rsidRDefault="001835E2">
      <w:pPr>
        <w:rPr>
          <w:b/>
        </w:rPr>
        <w:sectPr w:rsidR="00645CBD" w:rsidRPr="00B307FF" w:rsidSect="00645CBD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type w:val="continuous"/>
          <w:pgSz w:w="11906" w:h="16838" w:code="9"/>
          <w:pgMar w:top="1417" w:right="1417" w:bottom="1134" w:left="1417" w:header="708" w:footer="708" w:gutter="0"/>
          <w:cols w:space="708"/>
          <w:docGrid w:linePitch="360"/>
        </w:sectPr>
      </w:pPr>
      <w:r w:rsidRPr="00B307FF">
        <w:rPr>
          <w:b/>
        </w:rPr>
        <w:br w:type="page"/>
      </w:r>
    </w:p>
    <w:p w14:paraId="32C935FA" w14:textId="58E620B3" w:rsidR="00B131ED" w:rsidRPr="00B307FF" w:rsidRDefault="00B131ED" w:rsidP="00B131ED">
      <w:pPr>
        <w:pStyle w:val="Beschriftung"/>
        <w:keepNext/>
        <w:spacing w:after="0" w:line="480" w:lineRule="auto"/>
        <w:rPr>
          <w:sz w:val="24"/>
          <w:szCs w:val="24"/>
        </w:rPr>
      </w:pPr>
      <w:r w:rsidRPr="00B307FF">
        <w:rPr>
          <w:b/>
          <w:sz w:val="24"/>
          <w:szCs w:val="24"/>
        </w:rPr>
        <w:lastRenderedPageBreak/>
        <w:t xml:space="preserve">Table </w:t>
      </w:r>
      <w:r w:rsidR="00B81E27" w:rsidRPr="00B307FF">
        <w:rPr>
          <w:b/>
          <w:sz w:val="24"/>
          <w:szCs w:val="24"/>
        </w:rPr>
        <w:t>S</w:t>
      </w:r>
      <w:r w:rsidR="00B81E27" w:rsidRPr="00B307FF">
        <w:rPr>
          <w:b/>
          <w:sz w:val="24"/>
          <w:szCs w:val="24"/>
        </w:rPr>
        <w:fldChar w:fldCharType="begin"/>
      </w:r>
      <w:r w:rsidR="00B81E27" w:rsidRPr="00B307FF">
        <w:rPr>
          <w:b/>
          <w:sz w:val="24"/>
          <w:szCs w:val="24"/>
        </w:rPr>
        <w:instrText xml:space="preserve"> SEQ Supplemental_Table \* ARABIC </w:instrText>
      </w:r>
      <w:r w:rsidR="00B81E27" w:rsidRPr="00B307FF">
        <w:rPr>
          <w:b/>
          <w:sz w:val="24"/>
          <w:szCs w:val="24"/>
        </w:rPr>
        <w:fldChar w:fldCharType="separate"/>
      </w:r>
      <w:r w:rsidR="000E76CB" w:rsidRPr="00B307FF">
        <w:rPr>
          <w:b/>
          <w:noProof/>
          <w:sz w:val="24"/>
          <w:szCs w:val="24"/>
        </w:rPr>
        <w:t>3</w:t>
      </w:r>
      <w:r w:rsidR="00B81E27" w:rsidRPr="00B307FF">
        <w:rPr>
          <w:b/>
          <w:noProof/>
          <w:sz w:val="24"/>
          <w:szCs w:val="24"/>
        </w:rPr>
        <w:fldChar w:fldCharType="end"/>
      </w:r>
      <w:r w:rsidR="00D65832" w:rsidRPr="00B307FF">
        <w:rPr>
          <w:b/>
          <w:noProof/>
          <w:sz w:val="24"/>
          <w:szCs w:val="24"/>
        </w:rPr>
        <w:t>.</w:t>
      </w:r>
      <w:r w:rsidRPr="00B307FF">
        <w:rPr>
          <w:sz w:val="24"/>
          <w:szCs w:val="24"/>
        </w:rPr>
        <w:t xml:space="preserve"> </w:t>
      </w:r>
      <w:r w:rsidR="00421033" w:rsidRPr="00B307FF">
        <w:rPr>
          <w:sz w:val="24"/>
          <w:szCs w:val="24"/>
        </w:rPr>
        <w:t xml:space="preserve">Doses of curcumin, </w:t>
      </w:r>
      <w:proofErr w:type="spellStart"/>
      <w:r w:rsidR="00421033" w:rsidRPr="00B307FF">
        <w:rPr>
          <w:sz w:val="24"/>
          <w:szCs w:val="24"/>
        </w:rPr>
        <w:t>demethoxycurcumin</w:t>
      </w:r>
      <w:proofErr w:type="spellEnd"/>
      <w:r w:rsidR="00421033" w:rsidRPr="00B307FF">
        <w:rPr>
          <w:sz w:val="24"/>
          <w:szCs w:val="24"/>
        </w:rPr>
        <w:t>, bis-</w:t>
      </w:r>
      <w:proofErr w:type="spellStart"/>
      <w:r w:rsidR="00421033" w:rsidRPr="00B307FF">
        <w:rPr>
          <w:sz w:val="24"/>
          <w:szCs w:val="24"/>
        </w:rPr>
        <w:t>demethoxycurcumin</w:t>
      </w:r>
      <w:proofErr w:type="spellEnd"/>
      <w:r w:rsidR="00421033" w:rsidRPr="00B307FF">
        <w:rPr>
          <w:sz w:val="24"/>
          <w:szCs w:val="24"/>
        </w:rPr>
        <w:t>, and</w:t>
      </w:r>
      <w:r w:rsidR="0091210B" w:rsidRPr="00B307FF">
        <w:rPr>
          <w:sz w:val="24"/>
          <w:szCs w:val="24"/>
        </w:rPr>
        <w:t xml:space="preserve"> </w:t>
      </w:r>
      <w:r w:rsidR="00F16EFF" w:rsidRPr="00B307FF">
        <w:rPr>
          <w:sz w:val="24"/>
          <w:szCs w:val="24"/>
        </w:rPr>
        <w:t>microcry</w:t>
      </w:r>
      <w:r w:rsidR="0091210B" w:rsidRPr="00B307FF">
        <w:rPr>
          <w:sz w:val="24"/>
          <w:szCs w:val="24"/>
        </w:rPr>
        <w:t xml:space="preserve">stalline cellulose </w:t>
      </w:r>
      <w:r w:rsidR="00EB4614" w:rsidRPr="00B307FF">
        <w:rPr>
          <w:sz w:val="24"/>
          <w:szCs w:val="24"/>
        </w:rPr>
        <w:t xml:space="preserve">(all in mg) administered with each of the eight formulations </w:t>
      </w:r>
      <w:r w:rsidR="0091210B" w:rsidRPr="00B307FF">
        <w:rPr>
          <w:sz w:val="24"/>
          <w:szCs w:val="24"/>
        </w:rPr>
        <w:t>in the clinical trial</w:t>
      </w:r>
      <w:r w:rsidR="004A4E72" w:rsidRPr="00B307FF">
        <w:rPr>
          <w:sz w:val="24"/>
          <w:szCs w:val="24"/>
        </w:rPr>
        <w:t xml:space="preserve"> and ingredients as declared by the manufacturers</w:t>
      </w:r>
      <w:r w:rsidR="005B7B62" w:rsidRPr="00B307FF">
        <w:rPr>
          <w:sz w:val="24"/>
          <w:szCs w:val="24"/>
        </w:rPr>
        <w:t xml:space="preserve">. </w:t>
      </w:r>
    </w:p>
    <w:tbl>
      <w:tblPr>
        <w:tblStyle w:val="Tabellenraster"/>
        <w:tblW w:w="132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1"/>
        <w:gridCol w:w="1410"/>
        <w:gridCol w:w="2250"/>
        <w:gridCol w:w="2729"/>
        <w:gridCol w:w="1559"/>
        <w:gridCol w:w="3650"/>
      </w:tblGrid>
      <w:tr w:rsidR="00FC2B09" w:rsidRPr="00B307FF" w14:paraId="31397C90" w14:textId="77777777" w:rsidTr="00B227A7">
        <w:trPr>
          <w:trHeight w:val="679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528C3E" w14:textId="5CAA69E6" w:rsidR="00FC2B09" w:rsidRPr="00B307FF" w:rsidRDefault="00FC2B09" w:rsidP="00B227A7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7FF">
              <w:rPr>
                <w:rFonts w:ascii="Arial" w:hAnsi="Arial" w:cs="Arial"/>
                <w:b/>
                <w:sz w:val="20"/>
                <w:szCs w:val="20"/>
              </w:rPr>
              <w:t>Formulation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BDB15F0" w14:textId="02F9D612" w:rsidR="00FC2B09" w:rsidRPr="00B307FF" w:rsidRDefault="00FC2B09" w:rsidP="00FC2B09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urcumin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E59C37" w14:textId="227ECCCA" w:rsidR="00FC2B09" w:rsidRPr="00B307FF" w:rsidRDefault="00FC2B09" w:rsidP="00FC2B0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307FF">
              <w:rPr>
                <w:rFonts w:ascii="Arial" w:hAnsi="Arial" w:cs="Arial"/>
                <w:b/>
                <w:sz w:val="20"/>
                <w:szCs w:val="20"/>
              </w:rPr>
              <w:t>Demethoxycurcumin</w:t>
            </w:r>
            <w:proofErr w:type="spellEnd"/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A69F8D" w14:textId="68F5B963" w:rsidR="00FC2B09" w:rsidRPr="00B307FF" w:rsidRDefault="00FC2B09" w:rsidP="00FC2B0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b/>
                <w:sz w:val="20"/>
                <w:szCs w:val="20"/>
              </w:rPr>
              <w:t>Bis-</w:t>
            </w:r>
            <w:proofErr w:type="spellStart"/>
            <w:r w:rsidRPr="00B307FF">
              <w:rPr>
                <w:rFonts w:ascii="Arial" w:hAnsi="Arial" w:cs="Arial"/>
                <w:b/>
                <w:sz w:val="20"/>
                <w:szCs w:val="20"/>
              </w:rPr>
              <w:t>demethoxycurcumi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43DF8E" w14:textId="2F9E6161" w:rsidR="00FC2B09" w:rsidRPr="00B307FF" w:rsidRDefault="00FC2B09" w:rsidP="00FC2B0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307FF">
              <w:rPr>
                <w:rFonts w:ascii="Arial" w:hAnsi="Arial" w:cs="Arial"/>
                <w:b/>
                <w:sz w:val="20"/>
                <w:szCs w:val="20"/>
              </w:rPr>
              <w:t>Cellulose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E423AE" w14:textId="28026E26" w:rsidR="00FC2B09" w:rsidRPr="00B307FF" w:rsidRDefault="00FC2B09" w:rsidP="00FC2B09">
            <w:p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B307FF">
              <w:rPr>
                <w:rFonts w:ascii="Arial" w:hAnsi="Arial" w:cs="Arial"/>
                <w:b/>
                <w:sz w:val="20"/>
                <w:szCs w:val="20"/>
              </w:rPr>
              <w:t>Ingredients</w:t>
            </w:r>
          </w:p>
        </w:tc>
      </w:tr>
      <w:tr w:rsidR="004A4E72" w:rsidRPr="00B307FF" w14:paraId="32488F6E" w14:textId="7BD6ED3C" w:rsidTr="00B227A7">
        <w:trPr>
          <w:trHeight w:val="679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B1E46" w14:textId="6180FF1E" w:rsidR="004A4E72" w:rsidRPr="00B307FF" w:rsidRDefault="004A4E72" w:rsidP="00B227A7">
            <w:pPr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  <w:r w:rsidRPr="00B307FF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Native extract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5487129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07.0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2A1C39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bookmarkStart w:id="0" w:name="_Hlk532820930"/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52.38</w:t>
            </w:r>
            <w:bookmarkEnd w:id="0"/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896084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8.82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7C65A3" w14:textId="07A7DEF6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1628.40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582049" w14:textId="2CEFD0BD" w:rsidR="004A4E72" w:rsidRPr="00B307FF" w:rsidRDefault="0019679E" w:rsidP="00B227A7">
            <w:pPr>
              <w:rPr>
                <w:rFonts w:ascii="Arial" w:hAnsi="Arial" w:cs="Arial"/>
                <w:sz w:val="20"/>
                <w:szCs w:val="20"/>
              </w:rPr>
            </w:pPr>
            <w:r w:rsidRPr="00B307FF">
              <w:rPr>
                <w:rFonts w:ascii="Arial" w:hAnsi="Arial" w:cs="Arial"/>
                <w:i/>
                <w:sz w:val="20"/>
                <w:szCs w:val="20"/>
              </w:rPr>
              <w:t>Curcuma longa</w:t>
            </w:r>
            <w:r w:rsidRPr="00B307FF">
              <w:rPr>
                <w:rFonts w:ascii="Arial" w:hAnsi="Arial" w:cs="Arial"/>
                <w:sz w:val="20"/>
                <w:szCs w:val="20"/>
              </w:rPr>
              <w:t xml:space="preserve"> extract</w:t>
            </w:r>
          </w:p>
        </w:tc>
      </w:tr>
      <w:tr w:rsidR="004A4E72" w:rsidRPr="00B307FF" w14:paraId="1AAA2838" w14:textId="72DB9CB5" w:rsidTr="00B227A7">
        <w:trPr>
          <w:trHeight w:val="771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342F5" w14:textId="77777777" w:rsidR="004A4E72" w:rsidRPr="00B307FF" w:rsidRDefault="004A4E72" w:rsidP="00B227A7">
            <w:pPr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  <w:r w:rsidRPr="00B307FF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Liposomes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A445FCA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07.0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1B9A47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45.60</w:t>
            </w:r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FA8416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4.86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0F5ADF" w14:textId="4E2135DE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900.00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17C642" w14:textId="32C66D99" w:rsidR="004A4E72" w:rsidRPr="00B307FF" w:rsidRDefault="0019679E" w:rsidP="00B227A7">
            <w:pPr>
              <w:rPr>
                <w:rFonts w:ascii="Arial" w:hAnsi="Arial" w:cs="Arial"/>
                <w:sz w:val="20"/>
                <w:szCs w:val="20"/>
              </w:rPr>
            </w:pPr>
            <w:r w:rsidRPr="00B307FF">
              <w:rPr>
                <w:rFonts w:ascii="Arial" w:hAnsi="Arial" w:cs="Arial"/>
                <w:i/>
                <w:sz w:val="20"/>
                <w:szCs w:val="20"/>
              </w:rPr>
              <w:t>Curcuma longa</w:t>
            </w:r>
            <w:r w:rsidRPr="00B307FF">
              <w:rPr>
                <w:rFonts w:ascii="Arial" w:hAnsi="Arial" w:cs="Arial"/>
                <w:sz w:val="20"/>
                <w:szCs w:val="20"/>
              </w:rPr>
              <w:t xml:space="preserve"> extract, soy lecithin, stearic </w:t>
            </w:r>
            <w:proofErr w:type="spellStart"/>
            <w:proofErr w:type="gramStart"/>
            <w:r w:rsidRPr="00B307FF">
              <w:rPr>
                <w:rFonts w:ascii="Arial" w:hAnsi="Arial" w:cs="Arial"/>
                <w:sz w:val="20"/>
                <w:szCs w:val="20"/>
              </w:rPr>
              <w:t>acid,maltodextrin</w:t>
            </w:r>
            <w:proofErr w:type="spellEnd"/>
            <w:proofErr w:type="gramEnd"/>
            <w:r w:rsidRPr="00B307FF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B307FF">
              <w:rPr>
                <w:rFonts w:ascii="Arial" w:hAnsi="Arial" w:cs="Arial"/>
                <w:sz w:val="20"/>
                <w:szCs w:val="20"/>
              </w:rPr>
              <w:t>ascorbyl</w:t>
            </w:r>
            <w:proofErr w:type="spellEnd"/>
            <w:r w:rsidRPr="00B307FF">
              <w:rPr>
                <w:rFonts w:ascii="Arial" w:hAnsi="Arial" w:cs="Arial"/>
                <w:sz w:val="20"/>
                <w:szCs w:val="20"/>
              </w:rPr>
              <w:t xml:space="preserve"> palmitate, silicon dioxide</w:t>
            </w:r>
          </w:p>
        </w:tc>
      </w:tr>
      <w:tr w:rsidR="004A4E72" w:rsidRPr="00B307FF" w14:paraId="47C9124F" w14:textId="211DD195" w:rsidTr="00B227A7">
        <w:trPr>
          <w:trHeight w:val="839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D5B94C" w14:textId="77777777" w:rsidR="004A4E72" w:rsidRPr="00B307FF" w:rsidRDefault="004A4E72" w:rsidP="00B227A7">
            <w:pPr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  <w:r w:rsidRPr="00B307FF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Turmeric oils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EA5EFB7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07.0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EA308B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49.32</w:t>
            </w:r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554872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6.78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55203E" w14:textId="6B1C6FD2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1628.40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FE017F" w14:textId="1E8FEC84" w:rsidR="004A4E72" w:rsidRPr="00B307FF" w:rsidRDefault="00A65D19" w:rsidP="00B227A7">
            <w:pPr>
              <w:rPr>
                <w:rFonts w:ascii="Arial" w:hAnsi="Arial" w:cs="Arial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Turmeric</w:t>
            </w:r>
            <w:r w:rsidR="00F92843" w:rsidRPr="00B307FF">
              <w:rPr>
                <w:rFonts w:ascii="Arial" w:hAnsi="Arial" w:cs="Arial"/>
                <w:sz w:val="20"/>
                <w:szCs w:val="20"/>
              </w:rPr>
              <w:t xml:space="preserve"> rhizome extract</w:t>
            </w:r>
          </w:p>
        </w:tc>
      </w:tr>
      <w:tr w:rsidR="004A4E72" w:rsidRPr="00B307FF" w14:paraId="7B118FCF" w14:textId="1E8C19BD" w:rsidTr="00B227A7">
        <w:trPr>
          <w:trHeight w:val="1288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D032D3" w14:textId="77777777" w:rsidR="004A4E72" w:rsidRPr="00B307FF" w:rsidRDefault="004A4E72" w:rsidP="00B227A7">
            <w:pPr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  <w:r w:rsidRPr="00B307FF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Adjuvants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F03EB6A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07.0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6AF85B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9.98</w:t>
            </w:r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C69366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.61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27B322" w14:textId="3CFAB3E4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1020.00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42EC3" w14:textId="4356BCB4" w:rsidR="004A4E72" w:rsidRPr="00B307FF" w:rsidRDefault="0019679E" w:rsidP="00B227A7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307FF">
              <w:rPr>
                <w:rFonts w:ascii="Arial" w:hAnsi="Arial" w:cs="Arial"/>
                <w:i/>
                <w:sz w:val="20"/>
                <w:szCs w:val="20"/>
              </w:rPr>
              <w:t>Agaricus</w:t>
            </w:r>
            <w:proofErr w:type="spellEnd"/>
            <w:r w:rsidRPr="00B307FF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proofErr w:type="spellStart"/>
            <w:r w:rsidRPr="00B307FF">
              <w:rPr>
                <w:rFonts w:ascii="Arial" w:hAnsi="Arial" w:cs="Arial"/>
                <w:i/>
                <w:sz w:val="20"/>
                <w:szCs w:val="20"/>
              </w:rPr>
              <w:t>blazei</w:t>
            </w:r>
            <w:proofErr w:type="spellEnd"/>
            <w:r w:rsidRPr="00B307FF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proofErr w:type="spellStart"/>
            <w:r w:rsidRPr="00B307FF">
              <w:rPr>
                <w:rFonts w:ascii="Arial" w:hAnsi="Arial" w:cs="Arial"/>
                <w:i/>
                <w:sz w:val="20"/>
                <w:szCs w:val="20"/>
              </w:rPr>
              <w:t>Murill</w:t>
            </w:r>
            <w:proofErr w:type="spellEnd"/>
            <w:r w:rsidRPr="00B307FF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1835E2" w:rsidRPr="00B307FF">
              <w:rPr>
                <w:rFonts w:ascii="Arial" w:hAnsi="Arial" w:cs="Arial"/>
                <w:sz w:val="20"/>
                <w:szCs w:val="20"/>
              </w:rPr>
              <w:t>c</w:t>
            </w:r>
            <w:r w:rsidR="0075362B" w:rsidRPr="00B307FF">
              <w:rPr>
                <w:rFonts w:ascii="Arial" w:hAnsi="Arial" w:cs="Arial"/>
                <w:sz w:val="20"/>
                <w:szCs w:val="20"/>
              </w:rPr>
              <w:t xml:space="preserve">urcuma </w:t>
            </w:r>
            <w:r w:rsidRPr="00B307FF">
              <w:rPr>
                <w:rFonts w:ascii="Arial" w:hAnsi="Arial" w:cs="Arial"/>
                <w:sz w:val="20"/>
                <w:szCs w:val="20"/>
              </w:rPr>
              <w:t xml:space="preserve">extract, </w:t>
            </w:r>
            <w:r w:rsidR="0075362B" w:rsidRPr="00B307FF">
              <w:rPr>
                <w:rFonts w:ascii="Arial" w:hAnsi="Arial" w:cs="Arial"/>
                <w:sz w:val="20"/>
                <w:szCs w:val="20"/>
              </w:rPr>
              <w:t>powdered oak bark</w:t>
            </w:r>
            <w:r w:rsidRPr="00B307FF">
              <w:rPr>
                <w:rFonts w:ascii="Arial" w:hAnsi="Arial" w:cs="Arial"/>
                <w:sz w:val="20"/>
                <w:szCs w:val="20"/>
              </w:rPr>
              <w:t>,</w:t>
            </w:r>
            <w:r w:rsidR="0075362B" w:rsidRPr="00B307FF">
              <w:rPr>
                <w:rFonts w:ascii="Arial" w:hAnsi="Arial" w:cs="Arial"/>
                <w:sz w:val="20"/>
                <w:szCs w:val="20"/>
              </w:rPr>
              <w:t xml:space="preserve"> L-carnitine,</w:t>
            </w:r>
            <w:r w:rsidRPr="00B307FF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75362B" w:rsidRPr="00B307FF">
              <w:rPr>
                <w:rFonts w:ascii="Arial" w:hAnsi="Arial" w:cs="Arial"/>
                <w:sz w:val="20"/>
                <w:szCs w:val="20"/>
              </w:rPr>
              <w:t xml:space="preserve">micronized curcuma extract, molybdenum, </w:t>
            </w:r>
            <w:r w:rsidR="001835E2" w:rsidRPr="00B307FF">
              <w:rPr>
                <w:rFonts w:ascii="Arial" w:hAnsi="Arial" w:cs="Arial"/>
                <w:sz w:val="20"/>
                <w:szCs w:val="20"/>
              </w:rPr>
              <w:t>q</w:t>
            </w:r>
            <w:r w:rsidR="0075362B" w:rsidRPr="00B307FF">
              <w:rPr>
                <w:rFonts w:ascii="Arial" w:hAnsi="Arial" w:cs="Arial"/>
                <w:sz w:val="20"/>
                <w:szCs w:val="20"/>
              </w:rPr>
              <w:t>uercetin, black pepper extract, grape seed extract</w:t>
            </w:r>
          </w:p>
        </w:tc>
      </w:tr>
      <w:tr w:rsidR="004A4E72" w:rsidRPr="00B307FF" w14:paraId="744B9F64" w14:textId="2442FD81" w:rsidTr="00B227A7">
        <w:trPr>
          <w:trHeight w:val="833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C6FDA5" w14:textId="77777777" w:rsidR="004A4E72" w:rsidRPr="00B307FF" w:rsidRDefault="004A4E72" w:rsidP="00B227A7">
            <w:pPr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  <w:r w:rsidRPr="00B307FF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Submicron-particle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92CC591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07.0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A429B6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5.86</w:t>
            </w:r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10363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5.22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685D11" w14:textId="78D3FB2E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1200.00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0411B5" w14:textId="26641CD8" w:rsidR="004A4E72" w:rsidRPr="00B307FF" w:rsidRDefault="0075362B" w:rsidP="00B227A7">
            <w:pPr>
              <w:rPr>
                <w:rFonts w:ascii="Arial" w:hAnsi="Arial" w:cs="Arial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Turmeric oleoresin curcumin, starch sodium octenyl succinate, citric acid, maltodextrin, maltose</w:t>
            </w:r>
          </w:p>
        </w:tc>
      </w:tr>
      <w:tr w:rsidR="004A4E72" w:rsidRPr="00B307FF" w14:paraId="714BCC37" w14:textId="6C283068" w:rsidTr="00B227A7">
        <w:trPr>
          <w:trHeight w:val="845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EA289" w14:textId="77777777" w:rsidR="004A4E72" w:rsidRPr="00B307FF" w:rsidRDefault="004A4E72" w:rsidP="00B227A7">
            <w:pPr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  <w:proofErr w:type="spellStart"/>
            <w:r w:rsidRPr="00B307FF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Phytosomes</w:t>
            </w:r>
            <w:proofErr w:type="spellEnd"/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173FACA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07.0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68D0ED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16.20</w:t>
            </w:r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24011F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46BF6C" w14:textId="77580D3E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450.00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D5F5F3" w14:textId="18C41608" w:rsidR="004A4E72" w:rsidRPr="00B307FF" w:rsidRDefault="00A65D19" w:rsidP="00B227A7">
            <w:pPr>
              <w:rPr>
                <w:rFonts w:ascii="Arial" w:hAnsi="Arial" w:cs="Arial"/>
                <w:sz w:val="20"/>
                <w:szCs w:val="20"/>
              </w:rPr>
            </w:pPr>
            <w:r w:rsidRPr="00B307FF">
              <w:rPr>
                <w:rFonts w:ascii="Arial" w:hAnsi="Arial" w:cs="Arial"/>
                <w:i/>
                <w:sz w:val="20"/>
                <w:szCs w:val="20"/>
              </w:rPr>
              <w:t>Curcuma longa</w:t>
            </w:r>
            <w:r w:rsidRPr="00B307FF">
              <w:rPr>
                <w:rFonts w:ascii="Arial" w:hAnsi="Arial" w:cs="Arial"/>
                <w:sz w:val="20"/>
                <w:szCs w:val="20"/>
              </w:rPr>
              <w:t xml:space="preserve"> extract, phospholipid complex from sunflower</w:t>
            </w:r>
          </w:p>
        </w:tc>
      </w:tr>
      <w:tr w:rsidR="004A4E72" w:rsidRPr="00B307FF" w14:paraId="2CE693A8" w14:textId="174941F9" w:rsidTr="00B227A7">
        <w:trPr>
          <w:trHeight w:val="701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E63E8A" w14:textId="77777777" w:rsidR="004A4E72" w:rsidRPr="00B307FF" w:rsidRDefault="004A4E72" w:rsidP="00B227A7">
            <w:pPr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  <w:r w:rsidRPr="00B307FF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γ-Cyclodextrin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46BEF7C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07.0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CF0951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bookmarkStart w:id="1" w:name="_Hlk532821014"/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47.22</w:t>
            </w:r>
            <w:bookmarkEnd w:id="1"/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A534C8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6.24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1D24A7" w14:textId="0800F558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120.00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4A700" w14:textId="1095ACEB" w:rsidR="004A4E72" w:rsidRPr="00B307FF" w:rsidRDefault="00A65D19" w:rsidP="00B227A7">
            <w:pPr>
              <w:rPr>
                <w:rFonts w:ascii="Arial" w:hAnsi="Arial" w:cs="Arial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Curcuminoids, γ-cyclodextrin</w:t>
            </w:r>
          </w:p>
        </w:tc>
      </w:tr>
      <w:tr w:rsidR="004A4E72" w:rsidRPr="00B307FF" w14:paraId="7A353D94" w14:textId="46379805" w:rsidTr="00B227A7">
        <w:trPr>
          <w:trHeight w:val="684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B53F2" w14:textId="77777777" w:rsidR="004A4E72" w:rsidRPr="00B307FF" w:rsidRDefault="004A4E72" w:rsidP="00B227A7">
            <w:pPr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  <w:r w:rsidRPr="00B307FF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Micelles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95532CD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207.0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8AA516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bookmarkStart w:id="2" w:name="_Hlk532820964"/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48.36</w:t>
            </w:r>
            <w:bookmarkEnd w:id="2"/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EC02D3" w14:textId="77777777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color w:val="000000"/>
                <w:sz w:val="20"/>
                <w:szCs w:val="20"/>
              </w:rPr>
              <w:t>7.02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02CEA4" w14:textId="27D0E126" w:rsidR="004A4E72" w:rsidRPr="00B307FF" w:rsidRDefault="004A4E72" w:rsidP="00EB4614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  <w:tc>
          <w:tcPr>
            <w:tcW w:w="36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CFDCBE" w14:textId="7A516CCF" w:rsidR="004A4E72" w:rsidRPr="00B307FF" w:rsidRDefault="00F92843" w:rsidP="00B227A7">
            <w:pPr>
              <w:rPr>
                <w:rFonts w:ascii="Arial" w:hAnsi="Arial" w:cs="Arial"/>
                <w:sz w:val="20"/>
                <w:szCs w:val="20"/>
              </w:rPr>
            </w:pPr>
            <w:r w:rsidRPr="00B307FF">
              <w:rPr>
                <w:rFonts w:ascii="Arial" w:hAnsi="Arial" w:cs="Arial"/>
                <w:sz w:val="20"/>
                <w:szCs w:val="20"/>
              </w:rPr>
              <w:t>Polysorbate 80, curcuma oleoresin</w:t>
            </w:r>
          </w:p>
        </w:tc>
      </w:tr>
    </w:tbl>
    <w:p w14:paraId="61E40AED" w14:textId="3C104E72" w:rsidR="00645CBD" w:rsidRPr="00B307FF" w:rsidRDefault="00645CBD" w:rsidP="00B227A7">
      <w:pPr>
        <w:rPr>
          <w:rFonts w:ascii="Arial" w:hAnsi="Arial" w:cs="Arial"/>
          <w:sz w:val="24"/>
          <w:szCs w:val="24"/>
        </w:rPr>
      </w:pPr>
    </w:p>
    <w:p w14:paraId="589E5177" w14:textId="77777777" w:rsidR="00E84A95" w:rsidRPr="00B307FF" w:rsidRDefault="00E84A95" w:rsidP="00B227A7">
      <w:pPr>
        <w:rPr>
          <w:rFonts w:ascii="Arial" w:hAnsi="Arial" w:cs="Arial"/>
          <w:sz w:val="24"/>
          <w:szCs w:val="24"/>
        </w:rPr>
        <w:sectPr w:rsidR="00E84A95" w:rsidRPr="00B307FF" w:rsidSect="00645CBD">
          <w:pgSz w:w="16838" w:h="11906" w:orient="landscape" w:code="9"/>
          <w:pgMar w:top="1417" w:right="1417" w:bottom="1417" w:left="1134" w:header="708" w:footer="708" w:gutter="0"/>
          <w:cols w:space="708"/>
          <w:docGrid w:linePitch="360"/>
        </w:sectPr>
      </w:pPr>
    </w:p>
    <w:p w14:paraId="220C0D62" w14:textId="747D20F9" w:rsidR="00E84A95" w:rsidRPr="00B307FF" w:rsidRDefault="00E84A95" w:rsidP="00E84A95">
      <w:r w:rsidRPr="00B307FF">
        <w:rPr>
          <w:rFonts w:ascii="Arial" w:hAnsi="Arial" w:cs="Arial"/>
          <w:b/>
          <w:sz w:val="24"/>
          <w:szCs w:val="24"/>
        </w:rPr>
        <w:lastRenderedPageBreak/>
        <w:t>References of Supporting Information</w:t>
      </w:r>
    </w:p>
    <w:p w14:paraId="061DF55D" w14:textId="51FAEABC" w:rsidR="00E84A95" w:rsidRPr="00B307FF" w:rsidRDefault="00B131ED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fldChar w:fldCharType="begin"/>
      </w:r>
      <w:r w:rsidRPr="00B307FF">
        <w:rPr>
          <w:rFonts w:ascii="Arial" w:hAnsi="Arial" w:cs="Arial"/>
          <w:sz w:val="24"/>
          <w:szCs w:val="24"/>
        </w:rPr>
        <w:instrText>ADDIN CitaviBibliography</w:instrText>
      </w:r>
      <w:r w:rsidRPr="00B307FF">
        <w:rPr>
          <w:rFonts w:ascii="Arial" w:hAnsi="Arial" w:cs="Arial"/>
          <w:sz w:val="24"/>
          <w:szCs w:val="24"/>
        </w:rPr>
        <w:fldChar w:fldCharType="separate"/>
      </w:r>
      <w:r w:rsidR="00E84A95" w:rsidRPr="00B307FF">
        <w:rPr>
          <w:rFonts w:ascii="Arial" w:hAnsi="Arial" w:cs="Arial"/>
          <w:sz w:val="24"/>
          <w:szCs w:val="24"/>
        </w:rPr>
        <w:t>[1]</w:t>
      </w:r>
      <w:r w:rsidR="00E84A95" w:rsidRPr="00B307FF">
        <w:rPr>
          <w:rFonts w:ascii="Arial" w:hAnsi="Arial" w:cs="Arial"/>
          <w:sz w:val="24"/>
          <w:szCs w:val="24"/>
        </w:rPr>
        <w:tab/>
      </w:r>
      <w:bookmarkStart w:id="3" w:name="_CTVL00189b4a01d63b049cd82b24bd48e488236"/>
      <w:r w:rsidR="00E84A95" w:rsidRPr="00B307FF">
        <w:rPr>
          <w:rFonts w:ascii="Arial" w:hAnsi="Arial" w:cs="Arial"/>
          <w:sz w:val="24"/>
          <w:szCs w:val="24"/>
        </w:rPr>
        <w:t>H. Sasaki, Y. Sunagawa, K. Takahashi, A. Imaizumi, H. Fukuda, T. Hashimoto, H. Wada, Y. Katanasaka, H. Kakeya, M. Fujita et al.,</w:t>
      </w:r>
      <w:bookmarkEnd w:id="3"/>
      <w:r w:rsidR="00E84A95" w:rsidRPr="00B307FF">
        <w:rPr>
          <w:rFonts w:ascii="Arial" w:hAnsi="Arial" w:cs="Arial"/>
          <w:sz w:val="24"/>
          <w:szCs w:val="24"/>
        </w:rPr>
        <w:t xml:space="preserve"> </w:t>
      </w:r>
      <w:r w:rsidR="00E84A95" w:rsidRPr="00B307FF">
        <w:rPr>
          <w:rFonts w:ascii="Arial" w:hAnsi="Arial" w:cs="Arial"/>
          <w:i/>
          <w:sz w:val="24"/>
          <w:szCs w:val="24"/>
        </w:rPr>
        <w:t xml:space="preserve">Biol. Pharm. Bull., </w:t>
      </w:r>
      <w:r w:rsidR="00E84A95" w:rsidRPr="00B307FF">
        <w:rPr>
          <w:rFonts w:ascii="Arial" w:hAnsi="Arial" w:cs="Arial"/>
          <w:sz w:val="24"/>
          <w:szCs w:val="24"/>
        </w:rPr>
        <w:t>DOI: 10.1248/bpb.34.660.</w:t>
      </w:r>
    </w:p>
    <w:p w14:paraId="13841743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2]</w:t>
      </w:r>
      <w:r w:rsidRPr="00B307FF">
        <w:rPr>
          <w:rFonts w:ascii="Arial" w:hAnsi="Arial" w:cs="Arial"/>
          <w:sz w:val="24"/>
          <w:szCs w:val="24"/>
        </w:rPr>
        <w:tab/>
      </w:r>
      <w:bookmarkStart w:id="4" w:name="_CTVL00167eb153e18ac4fe5a5a5de72cdfc9d95"/>
      <w:r w:rsidRPr="00B307FF">
        <w:rPr>
          <w:rFonts w:ascii="Arial" w:hAnsi="Arial" w:cs="Arial"/>
          <w:sz w:val="24"/>
          <w:szCs w:val="24"/>
        </w:rPr>
        <w:t>A. Kocher, C. Schiborr, D. Behnam, J. Frank,</w:t>
      </w:r>
      <w:bookmarkEnd w:id="4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Journal of Functional Foods, </w:t>
      </w:r>
      <w:r w:rsidRPr="00B307FF">
        <w:rPr>
          <w:rFonts w:ascii="Arial" w:hAnsi="Arial" w:cs="Arial"/>
          <w:sz w:val="24"/>
          <w:szCs w:val="24"/>
        </w:rPr>
        <w:t>DOI: 10.1016/j.jff.2015.01.045.</w:t>
      </w:r>
    </w:p>
    <w:p w14:paraId="76D77E16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3]</w:t>
      </w:r>
      <w:r w:rsidRPr="00B307FF">
        <w:rPr>
          <w:rFonts w:ascii="Arial" w:hAnsi="Arial" w:cs="Arial"/>
          <w:sz w:val="24"/>
          <w:szCs w:val="24"/>
        </w:rPr>
        <w:tab/>
      </w:r>
      <w:bookmarkStart w:id="5" w:name="_CTVL0017c9352339d6a47908fdd1bb98787353a"/>
      <w:r w:rsidRPr="00B307FF">
        <w:rPr>
          <w:rFonts w:ascii="Arial" w:hAnsi="Arial" w:cs="Arial"/>
          <w:sz w:val="24"/>
          <w:szCs w:val="24"/>
        </w:rPr>
        <w:t>S. J. Stohs, J. Ji, L. R. Bucci, H. G. Preuss,</w:t>
      </w:r>
      <w:bookmarkEnd w:id="5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J. Am. Coll. </w:t>
      </w:r>
      <w:proofErr w:type="spellStart"/>
      <w:r w:rsidRPr="00B307FF">
        <w:rPr>
          <w:rFonts w:ascii="Arial" w:hAnsi="Arial" w:cs="Arial"/>
          <w:i/>
          <w:sz w:val="24"/>
          <w:szCs w:val="24"/>
        </w:rPr>
        <w:t>Nutr</w:t>
      </w:r>
      <w:proofErr w:type="spellEnd"/>
      <w:r w:rsidRPr="00B307FF">
        <w:rPr>
          <w:rFonts w:ascii="Arial" w:hAnsi="Arial" w:cs="Arial"/>
          <w:i/>
          <w:sz w:val="24"/>
          <w:szCs w:val="24"/>
        </w:rPr>
        <w:t xml:space="preserve">., </w:t>
      </w:r>
      <w:r w:rsidRPr="00B307FF">
        <w:rPr>
          <w:rFonts w:ascii="Arial" w:hAnsi="Arial" w:cs="Arial"/>
          <w:sz w:val="24"/>
          <w:szCs w:val="24"/>
        </w:rPr>
        <w:t>DOI: 10.1080/07315724.2017.1358118.</w:t>
      </w:r>
    </w:p>
    <w:p w14:paraId="089FA1C4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4]</w:t>
      </w:r>
      <w:r w:rsidRPr="00B307FF">
        <w:rPr>
          <w:rFonts w:ascii="Arial" w:hAnsi="Arial" w:cs="Arial"/>
          <w:sz w:val="24"/>
          <w:szCs w:val="24"/>
        </w:rPr>
        <w:tab/>
      </w:r>
      <w:bookmarkStart w:id="6" w:name="_CTVL001b0acd17965eb4f8989a7d9e531e6a3c7"/>
      <w:r w:rsidRPr="00B307FF">
        <w:rPr>
          <w:rFonts w:ascii="Arial" w:hAnsi="Arial" w:cs="Arial"/>
          <w:sz w:val="24"/>
          <w:szCs w:val="24"/>
        </w:rPr>
        <w:t xml:space="preserve">C. </w:t>
      </w:r>
      <w:proofErr w:type="spellStart"/>
      <w:r w:rsidRPr="00B307FF">
        <w:rPr>
          <w:rFonts w:ascii="Arial" w:hAnsi="Arial" w:cs="Arial"/>
          <w:sz w:val="24"/>
          <w:szCs w:val="24"/>
        </w:rPr>
        <w:t>Schiborr</w:t>
      </w:r>
      <w:proofErr w:type="spellEnd"/>
      <w:r w:rsidRPr="00B307FF">
        <w:rPr>
          <w:rFonts w:ascii="Arial" w:hAnsi="Arial" w:cs="Arial"/>
          <w:sz w:val="24"/>
          <w:szCs w:val="24"/>
        </w:rPr>
        <w:t xml:space="preserve">, A. Kocher, D. Behnam, J. </w:t>
      </w:r>
      <w:proofErr w:type="spellStart"/>
      <w:r w:rsidRPr="00B307FF">
        <w:rPr>
          <w:rFonts w:ascii="Arial" w:hAnsi="Arial" w:cs="Arial"/>
          <w:sz w:val="24"/>
          <w:szCs w:val="24"/>
        </w:rPr>
        <w:t>Jandasek</w:t>
      </w:r>
      <w:proofErr w:type="spellEnd"/>
      <w:r w:rsidRPr="00B307FF">
        <w:rPr>
          <w:rFonts w:ascii="Arial" w:hAnsi="Arial" w:cs="Arial"/>
          <w:sz w:val="24"/>
          <w:szCs w:val="24"/>
        </w:rPr>
        <w:t xml:space="preserve">, S. </w:t>
      </w:r>
      <w:proofErr w:type="spellStart"/>
      <w:r w:rsidRPr="00B307FF">
        <w:rPr>
          <w:rFonts w:ascii="Arial" w:hAnsi="Arial" w:cs="Arial"/>
          <w:sz w:val="24"/>
          <w:szCs w:val="24"/>
        </w:rPr>
        <w:t>Toelstede</w:t>
      </w:r>
      <w:proofErr w:type="spellEnd"/>
      <w:r w:rsidRPr="00B307FF">
        <w:rPr>
          <w:rFonts w:ascii="Arial" w:hAnsi="Arial" w:cs="Arial"/>
          <w:sz w:val="24"/>
          <w:szCs w:val="24"/>
        </w:rPr>
        <w:t>, J. Frank,</w:t>
      </w:r>
      <w:bookmarkEnd w:id="6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Mol. </w:t>
      </w:r>
      <w:proofErr w:type="spellStart"/>
      <w:r w:rsidRPr="00B307FF">
        <w:rPr>
          <w:rFonts w:ascii="Arial" w:hAnsi="Arial" w:cs="Arial"/>
          <w:i/>
          <w:sz w:val="24"/>
          <w:szCs w:val="24"/>
        </w:rPr>
        <w:t>Nutr</w:t>
      </w:r>
      <w:proofErr w:type="spellEnd"/>
      <w:r w:rsidRPr="00B307FF">
        <w:rPr>
          <w:rFonts w:ascii="Arial" w:hAnsi="Arial" w:cs="Arial"/>
          <w:i/>
          <w:sz w:val="24"/>
          <w:szCs w:val="24"/>
        </w:rPr>
        <w:t xml:space="preserve">. Food Res., </w:t>
      </w:r>
      <w:r w:rsidRPr="00B307FF">
        <w:rPr>
          <w:rFonts w:ascii="Arial" w:hAnsi="Arial" w:cs="Arial"/>
          <w:sz w:val="24"/>
          <w:szCs w:val="24"/>
        </w:rPr>
        <w:t>DOI: 10.1002/mnfr.201300724.</w:t>
      </w:r>
    </w:p>
    <w:p w14:paraId="05BD1856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5]</w:t>
      </w:r>
      <w:r w:rsidRPr="00B307FF">
        <w:rPr>
          <w:rFonts w:ascii="Arial" w:hAnsi="Arial" w:cs="Arial"/>
          <w:sz w:val="24"/>
          <w:szCs w:val="24"/>
        </w:rPr>
        <w:tab/>
      </w:r>
      <w:bookmarkStart w:id="7" w:name="_CTVL0012dfb2749d264419a9013d1b450f53579"/>
      <w:r w:rsidRPr="00B307FF">
        <w:rPr>
          <w:rFonts w:ascii="Arial" w:hAnsi="Arial" w:cs="Arial"/>
          <w:sz w:val="24"/>
          <w:szCs w:val="24"/>
        </w:rPr>
        <w:t xml:space="preserve">J. Cuomo, G. </w:t>
      </w:r>
      <w:proofErr w:type="spellStart"/>
      <w:r w:rsidRPr="00B307FF">
        <w:rPr>
          <w:rFonts w:ascii="Arial" w:hAnsi="Arial" w:cs="Arial"/>
          <w:sz w:val="24"/>
          <w:szCs w:val="24"/>
        </w:rPr>
        <w:t>Appendino</w:t>
      </w:r>
      <w:proofErr w:type="spellEnd"/>
      <w:r w:rsidRPr="00B307FF">
        <w:rPr>
          <w:rFonts w:ascii="Arial" w:hAnsi="Arial" w:cs="Arial"/>
          <w:sz w:val="24"/>
          <w:szCs w:val="24"/>
        </w:rPr>
        <w:t xml:space="preserve">, A. S. Dern, E. Schneider, T. P. McKinnon, M. J. Brown, S. </w:t>
      </w:r>
      <w:proofErr w:type="spellStart"/>
      <w:r w:rsidRPr="00B307FF">
        <w:rPr>
          <w:rFonts w:ascii="Arial" w:hAnsi="Arial" w:cs="Arial"/>
          <w:sz w:val="24"/>
          <w:szCs w:val="24"/>
        </w:rPr>
        <w:t>Togni</w:t>
      </w:r>
      <w:proofErr w:type="spellEnd"/>
      <w:r w:rsidRPr="00B307FF">
        <w:rPr>
          <w:rFonts w:ascii="Arial" w:hAnsi="Arial" w:cs="Arial"/>
          <w:sz w:val="24"/>
          <w:szCs w:val="24"/>
        </w:rPr>
        <w:t>, B. M. Dixon,</w:t>
      </w:r>
      <w:bookmarkEnd w:id="7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J. Nat. Prod., </w:t>
      </w:r>
      <w:r w:rsidRPr="00B307FF">
        <w:rPr>
          <w:rFonts w:ascii="Arial" w:hAnsi="Arial" w:cs="Arial"/>
          <w:sz w:val="24"/>
          <w:szCs w:val="24"/>
        </w:rPr>
        <w:t>DOI: 10.1021/np1007262.</w:t>
      </w:r>
    </w:p>
    <w:p w14:paraId="0F44FB83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6]</w:t>
      </w:r>
      <w:r w:rsidRPr="00B307FF">
        <w:rPr>
          <w:rFonts w:ascii="Arial" w:hAnsi="Arial" w:cs="Arial"/>
          <w:sz w:val="24"/>
          <w:szCs w:val="24"/>
        </w:rPr>
        <w:tab/>
      </w:r>
      <w:bookmarkStart w:id="8" w:name="_CTVL0019f1fc8b79b0e4f30869a66cbd988f20f"/>
      <w:r w:rsidRPr="00B307FF">
        <w:rPr>
          <w:rFonts w:ascii="Arial" w:hAnsi="Arial" w:cs="Arial"/>
          <w:sz w:val="24"/>
          <w:szCs w:val="24"/>
        </w:rPr>
        <w:t>R. Jäger, R. P. Lowery, A. V. Calvanese, J. M. Joy, M. Purpura, J. M. Wilson,</w:t>
      </w:r>
      <w:bookmarkEnd w:id="8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Nutr. J., </w:t>
      </w:r>
      <w:r w:rsidRPr="00B307FF">
        <w:rPr>
          <w:rFonts w:ascii="Arial" w:hAnsi="Arial" w:cs="Arial"/>
          <w:sz w:val="24"/>
          <w:szCs w:val="24"/>
        </w:rPr>
        <w:t>DOI: 10.1186/1475-2891-13-11.</w:t>
      </w:r>
    </w:p>
    <w:p w14:paraId="32D537D4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7]</w:t>
      </w:r>
      <w:r w:rsidRPr="00B307FF">
        <w:rPr>
          <w:rFonts w:ascii="Arial" w:hAnsi="Arial" w:cs="Arial"/>
          <w:sz w:val="24"/>
          <w:szCs w:val="24"/>
        </w:rPr>
        <w:tab/>
      </w:r>
      <w:bookmarkStart w:id="9" w:name="_CTVL0015f50dbc6cc234f6b86ae451c95d5cef6"/>
      <w:r w:rsidRPr="00B307FF">
        <w:rPr>
          <w:rFonts w:ascii="Arial" w:hAnsi="Arial" w:cs="Arial"/>
          <w:sz w:val="24"/>
          <w:szCs w:val="24"/>
        </w:rPr>
        <w:t>M. Purpura, R. P. Lowery, J. M. Wilson, H. Mannan, G. Münch, V. Razmovski-Naumovski,</w:t>
      </w:r>
      <w:bookmarkEnd w:id="9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Eur. J. Nutr., </w:t>
      </w:r>
      <w:r w:rsidRPr="00B307FF">
        <w:rPr>
          <w:rFonts w:ascii="Arial" w:hAnsi="Arial" w:cs="Arial"/>
          <w:sz w:val="24"/>
          <w:szCs w:val="24"/>
        </w:rPr>
        <w:t>DOI: 10.1007/s00394-016-1376-9.</w:t>
      </w:r>
    </w:p>
    <w:p w14:paraId="06F19BAB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8]</w:t>
      </w:r>
      <w:r w:rsidRPr="00B307FF">
        <w:rPr>
          <w:rFonts w:ascii="Arial" w:hAnsi="Arial" w:cs="Arial"/>
          <w:sz w:val="24"/>
          <w:szCs w:val="24"/>
        </w:rPr>
        <w:tab/>
      </w:r>
      <w:bookmarkStart w:id="10" w:name="_CTVL00100a821509fc341e2bef1e6a6ec48ae56"/>
      <w:r w:rsidRPr="00B307FF">
        <w:rPr>
          <w:rFonts w:ascii="Arial" w:hAnsi="Arial" w:cs="Arial"/>
          <w:sz w:val="24"/>
          <w:szCs w:val="24"/>
        </w:rPr>
        <w:t>G. N. Asher, Y. Xie, R. Moaddel, M. Sanghvi, K. S. S. Dossou, A. D. M. Kashuba, R. S. Sandler, R. L. Hawke,</w:t>
      </w:r>
      <w:bookmarkEnd w:id="10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J. Clin. Pharmacol., </w:t>
      </w:r>
      <w:r w:rsidRPr="00B307FF">
        <w:rPr>
          <w:rFonts w:ascii="Arial" w:hAnsi="Arial" w:cs="Arial"/>
          <w:sz w:val="24"/>
          <w:szCs w:val="24"/>
        </w:rPr>
        <w:t>DOI: 10.1002/jcph.806.</w:t>
      </w:r>
    </w:p>
    <w:p w14:paraId="1C4E7F1B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9]</w:t>
      </w:r>
      <w:r w:rsidRPr="00B307FF">
        <w:rPr>
          <w:rFonts w:ascii="Arial" w:hAnsi="Arial" w:cs="Arial"/>
          <w:sz w:val="24"/>
          <w:szCs w:val="24"/>
        </w:rPr>
        <w:tab/>
      </w:r>
      <w:bookmarkStart w:id="11" w:name="_CTVL001b17b43b3582d4d50ac926d43af3b3a56"/>
      <w:r w:rsidRPr="00B307FF">
        <w:rPr>
          <w:rFonts w:ascii="Arial" w:hAnsi="Arial" w:cs="Arial"/>
          <w:sz w:val="24"/>
          <w:szCs w:val="24"/>
        </w:rPr>
        <w:t>Y. Sunagawa, S. Hirano, Y. Katanasaka, Y. Miyazaki, M. Funamoto, N. Okamura, Y. Hojo, H. Suzuki, O. Doi, T. Yokoji et al.,</w:t>
      </w:r>
      <w:bookmarkEnd w:id="11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J. Nutr. Sci. Vitaminol., </w:t>
      </w:r>
      <w:r w:rsidRPr="00B307FF">
        <w:rPr>
          <w:rFonts w:ascii="Arial" w:hAnsi="Arial" w:cs="Arial"/>
          <w:sz w:val="24"/>
          <w:szCs w:val="24"/>
        </w:rPr>
        <w:t>DOI: 10.3177/jnsv.61.37.</w:t>
      </w:r>
    </w:p>
    <w:p w14:paraId="46A33F6D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lastRenderedPageBreak/>
        <w:t>[10]</w:t>
      </w:r>
      <w:r w:rsidRPr="00B307FF">
        <w:rPr>
          <w:rFonts w:ascii="Arial" w:hAnsi="Arial" w:cs="Arial"/>
          <w:sz w:val="24"/>
          <w:szCs w:val="24"/>
        </w:rPr>
        <w:tab/>
      </w:r>
      <w:bookmarkStart w:id="12" w:name="_CTVL0010bf459fadf90435c904542205d08bb14"/>
      <w:r w:rsidRPr="00B307FF">
        <w:rPr>
          <w:rFonts w:ascii="Arial" w:hAnsi="Arial" w:cs="Arial"/>
          <w:sz w:val="24"/>
          <w:szCs w:val="24"/>
        </w:rPr>
        <w:t>M. Kanai, A. Imaizumi, Y. Otsuka, H. Sasaki, M. Hashiguchi, K. Tsujiko, S. Matsumoto, H. Ishiguro, T. Chiba,</w:t>
      </w:r>
      <w:bookmarkEnd w:id="12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Cancer Chemother. Pharmacol., </w:t>
      </w:r>
      <w:r w:rsidRPr="00B307FF">
        <w:rPr>
          <w:rFonts w:ascii="Arial" w:hAnsi="Arial" w:cs="Arial"/>
          <w:sz w:val="24"/>
          <w:szCs w:val="24"/>
        </w:rPr>
        <w:t>DOI: 10.1007/s00280-011-1673-1.</w:t>
      </w:r>
    </w:p>
    <w:p w14:paraId="7164B4EF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11]</w:t>
      </w:r>
      <w:r w:rsidRPr="00B307FF">
        <w:rPr>
          <w:rFonts w:ascii="Arial" w:hAnsi="Arial" w:cs="Arial"/>
          <w:sz w:val="24"/>
          <w:szCs w:val="24"/>
        </w:rPr>
        <w:tab/>
      </w:r>
      <w:bookmarkStart w:id="13" w:name="_CTVL0017933e486f1a946029195223173dc2d0b"/>
      <w:r w:rsidRPr="00B307FF">
        <w:rPr>
          <w:rFonts w:ascii="Arial" w:hAnsi="Arial" w:cs="Arial"/>
          <w:sz w:val="24"/>
          <w:szCs w:val="24"/>
        </w:rPr>
        <w:t>B. Antony, B. Merina, V. S. Iyer, N. Judy, K. Lennertz, S. Joyal,</w:t>
      </w:r>
      <w:bookmarkEnd w:id="13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Indian J. Pharm. Sci., </w:t>
      </w:r>
      <w:r w:rsidRPr="00B307FF">
        <w:rPr>
          <w:rFonts w:ascii="Arial" w:hAnsi="Arial" w:cs="Arial"/>
          <w:sz w:val="24"/>
          <w:szCs w:val="24"/>
        </w:rPr>
        <w:t>DOI: 10.4103/0250-474X.44591.</w:t>
      </w:r>
    </w:p>
    <w:p w14:paraId="6B662101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12]</w:t>
      </w:r>
      <w:r w:rsidRPr="00B307FF">
        <w:rPr>
          <w:rFonts w:ascii="Arial" w:hAnsi="Arial" w:cs="Arial"/>
          <w:sz w:val="24"/>
          <w:szCs w:val="24"/>
        </w:rPr>
        <w:tab/>
      </w:r>
      <w:bookmarkStart w:id="14" w:name="_CTVL001b3aea2d14325463d94ff424f8dfdca16"/>
      <w:r w:rsidRPr="00B307FF">
        <w:rPr>
          <w:rFonts w:ascii="Arial" w:hAnsi="Arial" w:cs="Arial"/>
          <w:sz w:val="24"/>
          <w:szCs w:val="24"/>
        </w:rPr>
        <w:t>G. Shoba, D. Joy, T. Joseph, M. Majeed, R. Rajendran, P. S. Srinivas,</w:t>
      </w:r>
      <w:bookmarkEnd w:id="14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Planta Med., </w:t>
      </w:r>
      <w:r w:rsidRPr="00B307FF">
        <w:rPr>
          <w:rFonts w:ascii="Arial" w:hAnsi="Arial" w:cs="Arial"/>
          <w:sz w:val="24"/>
          <w:szCs w:val="24"/>
        </w:rPr>
        <w:t>DOI: 10.1055/s-2006-957450.</w:t>
      </w:r>
    </w:p>
    <w:p w14:paraId="3D932992" w14:textId="77777777" w:rsidR="00E84A95" w:rsidRPr="00B307FF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</w:rPr>
        <w:t>[13]</w:t>
      </w:r>
      <w:r w:rsidRPr="00B307FF">
        <w:rPr>
          <w:rFonts w:ascii="Arial" w:hAnsi="Arial" w:cs="Arial"/>
          <w:sz w:val="24"/>
          <w:szCs w:val="24"/>
        </w:rPr>
        <w:tab/>
      </w:r>
      <w:bookmarkStart w:id="15" w:name="_CTVL0016ec83aa798054e6189ed0c0903d02042"/>
      <w:r w:rsidRPr="00B307FF">
        <w:rPr>
          <w:rFonts w:ascii="Arial" w:hAnsi="Arial" w:cs="Arial"/>
          <w:sz w:val="24"/>
          <w:szCs w:val="24"/>
        </w:rPr>
        <w:t>P. Fança-Berthon, M. Tenon, S. Le Bouter-Banon, A. Manfré, C. Maudet, A. Dion, H. Chevallier, J. Laval, R. B. van Breemen,</w:t>
      </w:r>
      <w:bookmarkEnd w:id="15"/>
      <w:r w:rsidRPr="00B307FF">
        <w:rPr>
          <w:rFonts w:ascii="Arial" w:hAnsi="Arial" w:cs="Arial"/>
          <w:sz w:val="24"/>
          <w:szCs w:val="24"/>
        </w:rPr>
        <w:t xml:space="preserve"> </w:t>
      </w:r>
      <w:r w:rsidRPr="00B307FF">
        <w:rPr>
          <w:rFonts w:ascii="Arial" w:hAnsi="Arial" w:cs="Arial"/>
          <w:i/>
          <w:sz w:val="24"/>
          <w:szCs w:val="24"/>
        </w:rPr>
        <w:t xml:space="preserve">J. Nutr., </w:t>
      </w:r>
      <w:r w:rsidRPr="00B307FF">
        <w:rPr>
          <w:rFonts w:ascii="Arial" w:hAnsi="Arial" w:cs="Arial"/>
          <w:sz w:val="24"/>
          <w:szCs w:val="24"/>
        </w:rPr>
        <w:t>DOI: 10.1093/jn/nxab087.</w:t>
      </w:r>
    </w:p>
    <w:p w14:paraId="01948AE9" w14:textId="7292885E" w:rsidR="00B131ED" w:rsidRPr="00E84A95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  <w:r w:rsidRPr="00B307FF">
        <w:rPr>
          <w:rFonts w:ascii="Arial" w:hAnsi="Arial" w:cs="Arial"/>
          <w:sz w:val="24"/>
          <w:szCs w:val="24"/>
          <w:lang w:val="sv-SE"/>
        </w:rPr>
        <w:t>[14]</w:t>
      </w:r>
      <w:r w:rsidRPr="00B307FF">
        <w:rPr>
          <w:rFonts w:ascii="Arial" w:hAnsi="Arial" w:cs="Arial"/>
          <w:sz w:val="24"/>
          <w:szCs w:val="24"/>
          <w:lang w:val="sv-SE"/>
        </w:rPr>
        <w:tab/>
      </w:r>
      <w:bookmarkStart w:id="16" w:name="_CTVL001c7b8ea77636145c99c7b4fb612e870af"/>
      <w:r w:rsidRPr="00B307FF">
        <w:rPr>
          <w:rFonts w:ascii="Arial" w:hAnsi="Arial" w:cs="Arial"/>
          <w:sz w:val="24"/>
          <w:szCs w:val="24"/>
          <w:lang w:val="sv-SE"/>
        </w:rPr>
        <w:t>V. S. Gota, G. B. Maru, T. G. Soni, T. R. Gandhi, N. Kochar, M. G. Agarwal,</w:t>
      </w:r>
      <w:bookmarkEnd w:id="16"/>
      <w:r w:rsidRPr="00B307FF">
        <w:rPr>
          <w:rFonts w:ascii="Arial" w:hAnsi="Arial" w:cs="Arial"/>
          <w:sz w:val="24"/>
          <w:szCs w:val="24"/>
          <w:lang w:val="sv-SE"/>
        </w:rPr>
        <w:t xml:space="preserve"> </w:t>
      </w:r>
      <w:r w:rsidRPr="00B307FF">
        <w:rPr>
          <w:rFonts w:ascii="Arial" w:hAnsi="Arial" w:cs="Arial"/>
          <w:i/>
          <w:sz w:val="24"/>
          <w:szCs w:val="24"/>
          <w:lang w:val="sv-SE"/>
        </w:rPr>
        <w:t xml:space="preserve">J. Agric. </w:t>
      </w:r>
      <w:r w:rsidRPr="00B307FF">
        <w:rPr>
          <w:rFonts w:ascii="Arial" w:hAnsi="Arial" w:cs="Arial"/>
          <w:i/>
          <w:sz w:val="24"/>
          <w:szCs w:val="24"/>
        </w:rPr>
        <w:t xml:space="preserve">Food Chem., </w:t>
      </w:r>
      <w:r w:rsidRPr="00B307FF">
        <w:rPr>
          <w:rFonts w:ascii="Arial" w:hAnsi="Arial" w:cs="Arial"/>
          <w:sz w:val="24"/>
          <w:szCs w:val="24"/>
        </w:rPr>
        <w:t>DOI: 10.1021/jf9024807.</w:t>
      </w:r>
      <w:r w:rsidR="00B131ED" w:rsidRPr="00B307FF">
        <w:rPr>
          <w:rFonts w:ascii="Arial" w:hAnsi="Arial" w:cs="Arial"/>
          <w:sz w:val="24"/>
          <w:szCs w:val="24"/>
        </w:rPr>
        <w:fldChar w:fldCharType="end"/>
      </w:r>
    </w:p>
    <w:p w14:paraId="7A867475" w14:textId="3192DC18" w:rsidR="00E84A95" w:rsidRPr="00E84A95" w:rsidRDefault="00E84A95" w:rsidP="00E84A95">
      <w:pPr>
        <w:spacing w:line="480" w:lineRule="auto"/>
        <w:rPr>
          <w:rFonts w:ascii="Arial" w:hAnsi="Arial" w:cs="Arial"/>
          <w:sz w:val="24"/>
          <w:szCs w:val="24"/>
        </w:rPr>
      </w:pPr>
    </w:p>
    <w:p w14:paraId="6A124D06" w14:textId="77777777" w:rsidR="00E84A95" w:rsidRPr="00B131ED" w:rsidRDefault="00E84A95" w:rsidP="00E84A95"/>
    <w:p w14:paraId="6769B20A" w14:textId="2E5070BE" w:rsidR="00B131ED" w:rsidRPr="00E84A95" w:rsidRDefault="00B131ED" w:rsidP="00B227A7">
      <w:pPr>
        <w:rPr>
          <w:rFonts w:ascii="Arial" w:hAnsi="Arial" w:cs="Arial"/>
          <w:b/>
          <w:sz w:val="24"/>
          <w:szCs w:val="24"/>
        </w:rPr>
      </w:pPr>
    </w:p>
    <w:p w14:paraId="2EB5052C" w14:textId="3239B137" w:rsidR="00B131ED" w:rsidRDefault="00B131ED" w:rsidP="00B131ED"/>
    <w:p w14:paraId="6BE520C7" w14:textId="7D9C7B04" w:rsidR="00CB5831" w:rsidRPr="00CB5831" w:rsidRDefault="00CB5831" w:rsidP="00CB5831">
      <w:bookmarkStart w:id="17" w:name="reporting-checklist-for-randomised-trial"/>
      <w:bookmarkEnd w:id="17"/>
    </w:p>
    <w:p w14:paraId="1089301E" w14:textId="77777777" w:rsidR="00CB5831" w:rsidRPr="00CB5831" w:rsidRDefault="00CB5831" w:rsidP="00CB5831"/>
    <w:p w14:paraId="041BE556" w14:textId="543AEDEF" w:rsidR="00CB5831" w:rsidRPr="00CB5831" w:rsidRDefault="00CB5831" w:rsidP="00CB5831"/>
    <w:sectPr w:rsidR="00CB5831" w:rsidRPr="00CB5831" w:rsidSect="00645CBD">
      <w:pgSz w:w="11906" w:h="16838" w:code="9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A6945B" w14:textId="77777777" w:rsidR="00FD4776" w:rsidRDefault="00FD4776" w:rsidP="00530535">
      <w:pPr>
        <w:spacing w:after="0" w:line="240" w:lineRule="auto"/>
      </w:pPr>
      <w:r>
        <w:separator/>
      </w:r>
    </w:p>
  </w:endnote>
  <w:endnote w:type="continuationSeparator" w:id="0">
    <w:p w14:paraId="088EEED9" w14:textId="77777777" w:rsidR="00FD4776" w:rsidRDefault="00FD4776" w:rsidP="0053053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012D8A" w14:textId="77777777" w:rsidR="00B71CE2" w:rsidRDefault="00B71CE2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4A853B" w14:textId="77777777" w:rsidR="00B71CE2" w:rsidRDefault="00B71CE2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96D1C4" w14:textId="77777777" w:rsidR="00B71CE2" w:rsidRDefault="00B71CE2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8600AF" w14:textId="77777777" w:rsidR="00FD4776" w:rsidRDefault="00FD4776" w:rsidP="00530535">
      <w:pPr>
        <w:spacing w:after="0" w:line="240" w:lineRule="auto"/>
      </w:pPr>
      <w:r>
        <w:separator/>
      </w:r>
    </w:p>
  </w:footnote>
  <w:footnote w:type="continuationSeparator" w:id="0">
    <w:p w14:paraId="70E0C07B" w14:textId="77777777" w:rsidR="00FD4776" w:rsidRDefault="00FD4776" w:rsidP="0053053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067E65" w14:textId="77777777" w:rsidR="00B71CE2" w:rsidRDefault="00B71CE2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0D4F63" w14:textId="7EC0EFBC" w:rsidR="00B71CE2" w:rsidRPr="00CA72B8" w:rsidRDefault="00B71CE2" w:rsidP="00461AFB">
    <w:pPr>
      <w:pStyle w:val="Kopfzeile"/>
      <w:rPr>
        <w:rFonts w:ascii="Arial" w:hAnsi="Arial" w:cs="Arial"/>
        <w:b/>
        <w:sz w:val="20"/>
        <w:szCs w:val="20"/>
      </w:rPr>
    </w:pPr>
  </w:p>
  <w:p w14:paraId="0368F41C" w14:textId="2D023B49" w:rsidR="00B71CE2" w:rsidRPr="00461AFB" w:rsidRDefault="00B71CE2" w:rsidP="00461AFB">
    <w:pPr>
      <w:pStyle w:val="Kopfzeile"/>
      <w:rPr>
        <w:rFonts w:ascii="Arial" w:hAnsi="Arial" w:cs="Arial"/>
      </w:rPr>
    </w:pPr>
    <w:r>
      <w:rPr>
        <w:rFonts w:ascii="Arial" w:hAnsi="Arial" w:cs="Arial"/>
        <w:sz w:val="18"/>
        <w:szCs w:val="18"/>
      </w:rPr>
      <w:t xml:space="preserve">                  </w:t>
    </w:r>
    <w:r w:rsidRPr="00CA72B8">
      <w:rPr>
        <w:rFonts w:ascii="Arial" w:hAnsi="Arial" w:cs="Arial"/>
        <w:sz w:val="18"/>
        <w:szCs w:val="18"/>
      </w:rPr>
      <w:t xml:space="preserve">                       </w:t>
    </w:r>
    <w:r>
      <w:rPr>
        <w:rFonts w:ascii="Arial" w:hAnsi="Arial" w:cs="Arial"/>
        <w:sz w:val="18"/>
        <w:szCs w:val="18"/>
      </w:rPr>
      <w:t xml:space="preserve">                                 </w:t>
    </w:r>
    <w:r w:rsidRPr="00CA72B8">
      <w:rPr>
        <w:rFonts w:ascii="Arial" w:hAnsi="Arial" w:cs="Arial"/>
        <w:sz w:val="18"/>
        <w:szCs w:val="18"/>
      </w:rPr>
      <w:t xml:space="preserve">           </w:t>
    </w:r>
    <w:r>
      <w:rPr>
        <w:rFonts w:ascii="Arial" w:hAnsi="Arial" w:cs="Arial"/>
        <w:sz w:val="18"/>
        <w:szCs w:val="18"/>
      </w:rPr>
      <w:t xml:space="preserve">                                                                                     </w:t>
    </w:r>
    <w:r w:rsidRPr="00CA72B8">
      <w:rPr>
        <w:rFonts w:ascii="Arial" w:hAnsi="Arial" w:cs="Arial"/>
        <w:sz w:val="18"/>
        <w:szCs w:val="18"/>
      </w:rPr>
      <w:t xml:space="preserve">     </w:t>
    </w:r>
    <w:sdt>
      <w:sdtPr>
        <w:rPr>
          <w:rFonts w:ascii="Arial" w:hAnsi="Arial" w:cs="Arial"/>
        </w:rPr>
        <w:id w:val="-1366832108"/>
        <w:docPartObj>
          <w:docPartGallery w:val="Page Numbers (Top of Page)"/>
          <w:docPartUnique/>
        </w:docPartObj>
      </w:sdtPr>
      <w:sdtEndPr/>
      <w:sdtContent>
        <w:r w:rsidRPr="00461AFB">
          <w:rPr>
            <w:rFonts w:ascii="Arial" w:hAnsi="Arial" w:cs="Arial"/>
          </w:rPr>
          <w:fldChar w:fldCharType="begin"/>
        </w:r>
        <w:r w:rsidRPr="00461AFB">
          <w:rPr>
            <w:rFonts w:ascii="Arial" w:hAnsi="Arial" w:cs="Arial"/>
          </w:rPr>
          <w:instrText>PAGE   \* MERGEFORMAT</w:instrText>
        </w:r>
        <w:r w:rsidRPr="00461AFB">
          <w:rPr>
            <w:rFonts w:ascii="Arial" w:hAnsi="Arial" w:cs="Arial"/>
          </w:rPr>
          <w:fldChar w:fldCharType="separate"/>
        </w:r>
        <w:r w:rsidR="00AF4D68">
          <w:rPr>
            <w:rFonts w:ascii="Arial" w:hAnsi="Arial" w:cs="Arial"/>
            <w:noProof/>
          </w:rPr>
          <w:t>2</w:t>
        </w:r>
        <w:r w:rsidRPr="00461AFB">
          <w:rPr>
            <w:rFonts w:ascii="Arial" w:hAnsi="Arial" w:cs="Arial"/>
          </w:rPr>
          <w:fldChar w:fldCharType="end"/>
        </w:r>
      </w:sdtContent>
    </w:sdt>
  </w:p>
  <w:p w14:paraId="356894F0" w14:textId="7520B913" w:rsidR="00B71CE2" w:rsidRPr="00CD3062" w:rsidRDefault="00B71CE2">
    <w:pPr>
      <w:pStyle w:val="Kopfzeile"/>
      <w:rPr>
        <w:rFonts w:ascii="Arial" w:hAnsi="Arial" w:cs="Arial"/>
        <w:sz w:val="24"/>
        <w:szCs w:val="24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33A39A" w14:textId="77777777" w:rsidR="00B71CE2" w:rsidRDefault="00B71CE2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425C19E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44C1B6C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FE3CE2FA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71840A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49E6A10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886D9FE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9DA4066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542F60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924C93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174DAEE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A2D4C71"/>
    <w:multiLevelType w:val="hybridMultilevel"/>
    <w:tmpl w:val="96A245C0"/>
    <w:lvl w:ilvl="0" w:tplc="0DB66D82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13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14DF9"/>
    <w:rsid w:val="00036F21"/>
    <w:rsid w:val="0005262E"/>
    <w:rsid w:val="00055F71"/>
    <w:rsid w:val="00086ECD"/>
    <w:rsid w:val="000A6A81"/>
    <w:rsid w:val="000E76CB"/>
    <w:rsid w:val="000F7C31"/>
    <w:rsid w:val="001835E2"/>
    <w:rsid w:val="0019679E"/>
    <w:rsid w:val="001B3300"/>
    <w:rsid w:val="001C5965"/>
    <w:rsid w:val="001D0B8B"/>
    <w:rsid w:val="001F6353"/>
    <w:rsid w:val="00207B6B"/>
    <w:rsid w:val="0025769A"/>
    <w:rsid w:val="002A7C29"/>
    <w:rsid w:val="002F4242"/>
    <w:rsid w:val="003665D3"/>
    <w:rsid w:val="003B4B75"/>
    <w:rsid w:val="003F6F89"/>
    <w:rsid w:val="00406A09"/>
    <w:rsid w:val="00407BB2"/>
    <w:rsid w:val="00421033"/>
    <w:rsid w:val="00432B23"/>
    <w:rsid w:val="00440354"/>
    <w:rsid w:val="00461AFB"/>
    <w:rsid w:val="00464D8C"/>
    <w:rsid w:val="0048057C"/>
    <w:rsid w:val="004A4E72"/>
    <w:rsid w:val="004C113A"/>
    <w:rsid w:val="004D2BC1"/>
    <w:rsid w:val="004D2F04"/>
    <w:rsid w:val="00514DF9"/>
    <w:rsid w:val="00530535"/>
    <w:rsid w:val="005A16C8"/>
    <w:rsid w:val="005A215B"/>
    <w:rsid w:val="005B7B62"/>
    <w:rsid w:val="005F0B3E"/>
    <w:rsid w:val="005F2F3A"/>
    <w:rsid w:val="005F43B5"/>
    <w:rsid w:val="00645CBD"/>
    <w:rsid w:val="006A113A"/>
    <w:rsid w:val="006A4B2F"/>
    <w:rsid w:val="006C3E14"/>
    <w:rsid w:val="007124B0"/>
    <w:rsid w:val="00751A99"/>
    <w:rsid w:val="0075362B"/>
    <w:rsid w:val="00762879"/>
    <w:rsid w:val="00775FF7"/>
    <w:rsid w:val="007F3DB5"/>
    <w:rsid w:val="00803FA0"/>
    <w:rsid w:val="0082225E"/>
    <w:rsid w:val="008328BE"/>
    <w:rsid w:val="00840BD3"/>
    <w:rsid w:val="00846E57"/>
    <w:rsid w:val="008614C1"/>
    <w:rsid w:val="008B046A"/>
    <w:rsid w:val="008D7D78"/>
    <w:rsid w:val="0091210B"/>
    <w:rsid w:val="00970E2E"/>
    <w:rsid w:val="00972E87"/>
    <w:rsid w:val="009A57F5"/>
    <w:rsid w:val="009A6E86"/>
    <w:rsid w:val="009F7D44"/>
    <w:rsid w:val="00A24F13"/>
    <w:rsid w:val="00A65D19"/>
    <w:rsid w:val="00A772F5"/>
    <w:rsid w:val="00AB3BAD"/>
    <w:rsid w:val="00AD4E8C"/>
    <w:rsid w:val="00AF4D68"/>
    <w:rsid w:val="00B131ED"/>
    <w:rsid w:val="00B227A7"/>
    <w:rsid w:val="00B26743"/>
    <w:rsid w:val="00B307FF"/>
    <w:rsid w:val="00B71CE2"/>
    <w:rsid w:val="00B7482C"/>
    <w:rsid w:val="00B81E27"/>
    <w:rsid w:val="00B820B2"/>
    <w:rsid w:val="00B831F1"/>
    <w:rsid w:val="00B93187"/>
    <w:rsid w:val="00C072CF"/>
    <w:rsid w:val="00C162A2"/>
    <w:rsid w:val="00C22CDB"/>
    <w:rsid w:val="00C34E06"/>
    <w:rsid w:val="00C5541A"/>
    <w:rsid w:val="00C57F6B"/>
    <w:rsid w:val="00C811B2"/>
    <w:rsid w:val="00C82EB8"/>
    <w:rsid w:val="00CA72B8"/>
    <w:rsid w:val="00CB5831"/>
    <w:rsid w:val="00CD10F3"/>
    <w:rsid w:val="00CD3062"/>
    <w:rsid w:val="00D65262"/>
    <w:rsid w:val="00D65832"/>
    <w:rsid w:val="00D82BFC"/>
    <w:rsid w:val="00DE0F2A"/>
    <w:rsid w:val="00E07DCD"/>
    <w:rsid w:val="00E16E27"/>
    <w:rsid w:val="00E84A95"/>
    <w:rsid w:val="00EA4794"/>
    <w:rsid w:val="00EB4614"/>
    <w:rsid w:val="00ED70B1"/>
    <w:rsid w:val="00EF26AC"/>
    <w:rsid w:val="00F16EFF"/>
    <w:rsid w:val="00F44F0D"/>
    <w:rsid w:val="00F769A8"/>
    <w:rsid w:val="00F92843"/>
    <w:rsid w:val="00FB42DC"/>
    <w:rsid w:val="00FC2B09"/>
    <w:rsid w:val="00FC5A6E"/>
    <w:rsid w:val="00FD4776"/>
    <w:rsid w:val="00FF5D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CE420DC"/>
  <w15:chartTrackingRefBased/>
  <w15:docId w15:val="{5104B7B5-B7A4-400A-BC93-32BEC2A7EE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qFormat/>
    <w:rsid w:val="00B131E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nhideWhenUsed/>
    <w:qFormat/>
    <w:rsid w:val="00B131E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B131E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B131E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B131E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B131E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B131E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B131E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B131E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514D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06A0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06A09"/>
    <w:rPr>
      <w:rFonts w:ascii="Segoe UI" w:hAnsi="Segoe UI" w:cs="Segoe UI"/>
      <w:sz w:val="18"/>
      <w:szCs w:val="18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A24F13"/>
    <w:pPr>
      <w:spacing w:after="200" w:line="240" w:lineRule="auto"/>
    </w:pPr>
    <w:rPr>
      <w:rFonts w:ascii="Arial" w:hAnsi="Arial"/>
      <w:iCs/>
      <w:sz w:val="20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53053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30535"/>
  </w:style>
  <w:style w:type="paragraph" w:styleId="Fuzeile">
    <w:name w:val="footer"/>
    <w:basedOn w:val="Standard"/>
    <w:link w:val="FuzeileZchn"/>
    <w:uiPriority w:val="99"/>
    <w:unhideWhenUsed/>
    <w:rsid w:val="0053053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30535"/>
  </w:style>
  <w:style w:type="character" w:styleId="Kommentarzeichen">
    <w:name w:val="annotation reference"/>
    <w:basedOn w:val="Absatz-Standardschriftart"/>
    <w:uiPriority w:val="99"/>
    <w:semiHidden/>
    <w:unhideWhenUsed/>
    <w:rsid w:val="005B7B6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7B62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7B62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7B6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7B62"/>
    <w:rPr>
      <w:b/>
      <w:bCs/>
      <w:sz w:val="20"/>
      <w:szCs w:val="20"/>
    </w:rPr>
  </w:style>
  <w:style w:type="character" w:styleId="Platzhaltertext">
    <w:name w:val="Placeholder Text"/>
    <w:basedOn w:val="Absatz-Standardschriftart"/>
    <w:uiPriority w:val="99"/>
    <w:semiHidden/>
    <w:rsid w:val="00B131E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B131ED"/>
    <w:pPr>
      <w:framePr w:hSpace="180" w:wrap="around" w:vAnchor="text" w:hAnchor="text" w:y="1"/>
      <w:tabs>
        <w:tab w:val="left" w:pos="567"/>
      </w:tabs>
      <w:spacing w:after="0"/>
      <w:ind w:left="567" w:hanging="567"/>
      <w:suppressOverlap/>
    </w:pPr>
    <w:rPr>
      <w:rFonts w:ascii="Arial" w:hAnsi="Arial"/>
      <w:sz w:val="20"/>
      <w:szCs w:val="18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B131ED"/>
    <w:rPr>
      <w:rFonts w:ascii="Arial" w:hAnsi="Arial"/>
      <w:iCs/>
      <w:sz w:val="20"/>
      <w:szCs w:val="18"/>
    </w:rPr>
  </w:style>
  <w:style w:type="character" w:customStyle="1" w:styleId="CitaviBibliographyEntryZchn">
    <w:name w:val="Citavi Bibliography Entry Zchn"/>
    <w:basedOn w:val="BeschriftungZchn"/>
    <w:link w:val="CitaviBibliographyEntry"/>
    <w:uiPriority w:val="99"/>
    <w:rsid w:val="00B131ED"/>
    <w:rPr>
      <w:rFonts w:ascii="Arial" w:hAnsi="Arial"/>
      <w:iCs w:val="0"/>
      <w:sz w:val="20"/>
      <w:szCs w:val="18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B131ED"/>
    <w:pPr>
      <w:framePr w:hSpace="180" w:wrap="around" w:vAnchor="text" w:hAnchor="text" w:y="1"/>
      <w:suppressOverlap/>
    </w:pPr>
  </w:style>
  <w:style w:type="character" w:customStyle="1" w:styleId="CitaviBibliographyHeadingZchn">
    <w:name w:val="Citavi Bibliography Heading Zchn"/>
    <w:basedOn w:val="BeschriftungZchn"/>
    <w:link w:val="CitaviBibliographyHeading"/>
    <w:uiPriority w:val="99"/>
    <w:rsid w:val="00B131ED"/>
    <w:rPr>
      <w:rFonts w:asciiTheme="majorHAnsi" w:eastAsiaTheme="majorEastAsia" w:hAnsiTheme="majorHAnsi" w:cstheme="majorBidi"/>
      <w:iCs w:val="0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B131E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B131ED"/>
    <w:pPr>
      <w:framePr w:hSpace="180" w:wrap="around" w:vAnchor="text" w:hAnchor="text" w:y="1"/>
      <w:suppressOverlap/>
    </w:pPr>
  </w:style>
  <w:style w:type="character" w:customStyle="1" w:styleId="CitaviChapterBibliographyHeadingZchn">
    <w:name w:val="Citavi Chapter Bibliography Heading Zchn"/>
    <w:basedOn w:val="BeschriftungZchn"/>
    <w:link w:val="CitaviChapterBibliographyHeading"/>
    <w:uiPriority w:val="99"/>
    <w:rsid w:val="00B131ED"/>
    <w:rPr>
      <w:rFonts w:asciiTheme="majorHAnsi" w:eastAsiaTheme="majorEastAsia" w:hAnsiTheme="majorHAnsi" w:cstheme="majorBidi"/>
      <w:iCs w:val="0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B131E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B131ED"/>
    <w:pPr>
      <w:framePr w:hSpace="180" w:wrap="around" w:vAnchor="text" w:hAnchor="text" w:y="1"/>
      <w:spacing w:before="240" w:line="480" w:lineRule="auto"/>
      <w:suppressOverlap/>
      <w:outlineLvl w:val="9"/>
    </w:pPr>
    <w:rPr>
      <w:lang w:val="de-DE"/>
    </w:rPr>
  </w:style>
  <w:style w:type="character" w:customStyle="1" w:styleId="CitaviBibliographySubheading1Zchn">
    <w:name w:val="Citavi Bibliography Subheading 1 Zchn"/>
    <w:basedOn w:val="BeschriftungZchn"/>
    <w:link w:val="CitaviBibliographySubheading1"/>
    <w:uiPriority w:val="99"/>
    <w:rsid w:val="00B131ED"/>
    <w:rPr>
      <w:rFonts w:asciiTheme="majorHAnsi" w:eastAsiaTheme="majorEastAsia" w:hAnsiTheme="majorHAnsi" w:cstheme="majorBidi"/>
      <w:iCs w:val="0"/>
      <w:color w:val="2E74B5" w:themeColor="accent1" w:themeShade="BF"/>
      <w:sz w:val="26"/>
      <w:szCs w:val="26"/>
      <w:lang w:val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B131ED"/>
    <w:pPr>
      <w:framePr w:hSpace="180" w:wrap="around" w:vAnchor="text" w:hAnchor="text" w:y="1"/>
      <w:spacing w:before="240" w:line="480" w:lineRule="auto"/>
      <w:suppressOverlap/>
      <w:outlineLvl w:val="9"/>
    </w:pPr>
    <w:rPr>
      <w:lang w:val="de-DE"/>
    </w:rPr>
  </w:style>
  <w:style w:type="character" w:customStyle="1" w:styleId="CitaviBibliographySubheading2Zchn">
    <w:name w:val="Citavi Bibliography Subheading 2 Zchn"/>
    <w:basedOn w:val="BeschriftungZchn"/>
    <w:link w:val="CitaviBibliographySubheading2"/>
    <w:uiPriority w:val="99"/>
    <w:rsid w:val="00B131ED"/>
    <w:rPr>
      <w:rFonts w:asciiTheme="majorHAnsi" w:eastAsiaTheme="majorEastAsia" w:hAnsiTheme="majorHAnsi" w:cstheme="majorBidi"/>
      <w:iCs w:val="0"/>
      <w:color w:val="1F4D78" w:themeColor="accent1" w:themeShade="7F"/>
      <w:sz w:val="24"/>
      <w:szCs w:val="24"/>
      <w:lang w:val="de-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B131E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B131ED"/>
    <w:pPr>
      <w:framePr w:hSpace="180" w:wrap="around" w:vAnchor="text" w:hAnchor="text" w:y="1"/>
      <w:spacing w:before="240" w:line="480" w:lineRule="auto"/>
      <w:suppressOverlap/>
      <w:outlineLvl w:val="9"/>
    </w:pPr>
    <w:rPr>
      <w:sz w:val="20"/>
      <w:szCs w:val="18"/>
      <w:lang w:val="de-DE"/>
    </w:rPr>
  </w:style>
  <w:style w:type="character" w:customStyle="1" w:styleId="CitaviBibliographySubheading3Zchn">
    <w:name w:val="Citavi Bibliography Subheading 3 Zchn"/>
    <w:basedOn w:val="BeschriftungZchn"/>
    <w:link w:val="CitaviBibliographySubheading3"/>
    <w:uiPriority w:val="99"/>
    <w:rsid w:val="00B131ED"/>
    <w:rPr>
      <w:rFonts w:asciiTheme="majorHAnsi" w:eastAsiaTheme="majorEastAsia" w:hAnsiTheme="majorHAnsi" w:cstheme="majorBidi"/>
      <w:i/>
      <w:iCs/>
      <w:color w:val="2E74B5" w:themeColor="accent1" w:themeShade="BF"/>
      <w:sz w:val="20"/>
      <w:szCs w:val="18"/>
      <w:lang w:val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B131E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B131ED"/>
    <w:pPr>
      <w:framePr w:hSpace="180" w:wrap="around" w:vAnchor="text" w:hAnchor="text" w:y="1"/>
      <w:spacing w:before="240" w:line="480" w:lineRule="auto"/>
      <w:suppressOverlap/>
      <w:outlineLvl w:val="9"/>
    </w:pPr>
    <w:rPr>
      <w:sz w:val="20"/>
      <w:szCs w:val="18"/>
      <w:lang w:val="de-DE"/>
    </w:rPr>
  </w:style>
  <w:style w:type="character" w:customStyle="1" w:styleId="CitaviBibliographySubheading4Zchn">
    <w:name w:val="Citavi Bibliography Subheading 4 Zchn"/>
    <w:basedOn w:val="BeschriftungZchn"/>
    <w:link w:val="CitaviBibliographySubheading4"/>
    <w:uiPriority w:val="99"/>
    <w:rsid w:val="00B131ED"/>
    <w:rPr>
      <w:rFonts w:asciiTheme="majorHAnsi" w:eastAsiaTheme="majorEastAsia" w:hAnsiTheme="majorHAnsi" w:cstheme="majorBidi"/>
      <w:iCs w:val="0"/>
      <w:color w:val="2E74B5" w:themeColor="accent1" w:themeShade="BF"/>
      <w:sz w:val="20"/>
      <w:szCs w:val="18"/>
      <w:lang w:val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131ED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B131ED"/>
    <w:pPr>
      <w:framePr w:hSpace="180" w:wrap="around" w:vAnchor="text" w:hAnchor="text" w:y="1"/>
      <w:spacing w:before="240" w:line="480" w:lineRule="auto"/>
      <w:suppressOverlap/>
      <w:outlineLvl w:val="9"/>
    </w:pPr>
    <w:rPr>
      <w:sz w:val="20"/>
      <w:szCs w:val="18"/>
      <w:lang w:val="de-DE"/>
    </w:rPr>
  </w:style>
  <w:style w:type="character" w:customStyle="1" w:styleId="CitaviBibliographySubheading5Zchn">
    <w:name w:val="Citavi Bibliography Subheading 5 Zchn"/>
    <w:basedOn w:val="BeschriftungZchn"/>
    <w:link w:val="CitaviBibliographySubheading5"/>
    <w:uiPriority w:val="99"/>
    <w:rsid w:val="00B131ED"/>
    <w:rPr>
      <w:rFonts w:asciiTheme="majorHAnsi" w:eastAsiaTheme="majorEastAsia" w:hAnsiTheme="majorHAnsi" w:cstheme="majorBidi"/>
      <w:iCs w:val="0"/>
      <w:color w:val="1F4D78" w:themeColor="accent1" w:themeShade="7F"/>
      <w:sz w:val="20"/>
      <w:szCs w:val="18"/>
      <w:lang w:val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B131ED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B131ED"/>
    <w:pPr>
      <w:framePr w:hSpace="180" w:wrap="around" w:vAnchor="text" w:hAnchor="text" w:y="1"/>
      <w:spacing w:before="240" w:line="480" w:lineRule="auto"/>
      <w:suppressOverlap/>
      <w:outlineLvl w:val="9"/>
    </w:pPr>
    <w:rPr>
      <w:sz w:val="20"/>
      <w:szCs w:val="18"/>
      <w:lang w:val="de-DE"/>
    </w:rPr>
  </w:style>
  <w:style w:type="character" w:customStyle="1" w:styleId="CitaviBibliographySubheading6Zchn">
    <w:name w:val="Citavi Bibliography Subheading 6 Zchn"/>
    <w:basedOn w:val="BeschriftungZchn"/>
    <w:link w:val="CitaviBibliographySubheading6"/>
    <w:uiPriority w:val="99"/>
    <w:rsid w:val="00B131ED"/>
    <w:rPr>
      <w:rFonts w:asciiTheme="majorHAnsi" w:eastAsiaTheme="majorEastAsia" w:hAnsiTheme="majorHAnsi" w:cstheme="majorBidi"/>
      <w:i/>
      <w:iCs/>
      <w:color w:val="1F4D78" w:themeColor="accent1" w:themeShade="7F"/>
      <w:sz w:val="20"/>
      <w:szCs w:val="18"/>
      <w:lang w:val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B131ED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B131ED"/>
    <w:pPr>
      <w:framePr w:hSpace="180" w:wrap="around" w:vAnchor="text" w:hAnchor="text" w:y="1"/>
      <w:spacing w:before="240" w:line="480" w:lineRule="auto"/>
      <w:suppressOverlap/>
      <w:outlineLvl w:val="9"/>
    </w:pPr>
    <w:rPr>
      <w:lang w:val="de-DE"/>
    </w:rPr>
  </w:style>
  <w:style w:type="character" w:customStyle="1" w:styleId="CitaviBibliographySubheading7Zchn">
    <w:name w:val="Citavi Bibliography Subheading 7 Zchn"/>
    <w:basedOn w:val="BeschriftungZchn"/>
    <w:link w:val="CitaviBibliographySubheading7"/>
    <w:uiPriority w:val="99"/>
    <w:rsid w:val="00B131ED"/>
    <w:rPr>
      <w:rFonts w:asciiTheme="majorHAnsi" w:eastAsiaTheme="majorEastAsia" w:hAnsiTheme="majorHAnsi" w:cstheme="majorBidi"/>
      <w:iCs w:val="0"/>
      <w:color w:val="272727" w:themeColor="text1" w:themeTint="D8"/>
      <w:sz w:val="21"/>
      <w:szCs w:val="21"/>
      <w:lang w:val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B131E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B131ED"/>
    <w:pPr>
      <w:framePr w:hSpace="180" w:wrap="around" w:vAnchor="text" w:hAnchor="text" w:y="1"/>
      <w:spacing w:before="240" w:line="480" w:lineRule="auto"/>
      <w:suppressOverlap/>
      <w:outlineLvl w:val="9"/>
    </w:pPr>
    <w:rPr>
      <w:lang w:val="de-DE"/>
    </w:rPr>
  </w:style>
  <w:style w:type="character" w:customStyle="1" w:styleId="CitaviBibliographySubheading8Zchn">
    <w:name w:val="Citavi Bibliography Subheading 8 Zchn"/>
    <w:basedOn w:val="BeschriftungZchn"/>
    <w:link w:val="CitaviBibliographySubheading8"/>
    <w:uiPriority w:val="99"/>
    <w:rsid w:val="00B131E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B131E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B131ED"/>
    <w:pPr>
      <w:outlineLvl w:val="9"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B131ED"/>
  </w:style>
  <w:style w:type="character" w:styleId="Buchtitel">
    <w:name w:val="Book Title"/>
    <w:basedOn w:val="Absatz-Standardschriftart"/>
    <w:uiPriority w:val="33"/>
    <w:qFormat/>
    <w:rsid w:val="00B131ED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B131ED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B131ED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B131ED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B131ED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B131ED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B131ED"/>
    <w:rPr>
      <w:i/>
      <w:iCs/>
      <w:color w:val="5B9BD5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B131E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B131ED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B131ED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B131E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B131ED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B131E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B131E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B131E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B131E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B131E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B131E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B131E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B131E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B131E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B131ED"/>
    <w:pPr>
      <w:spacing w:after="0" w:line="240" w:lineRule="auto"/>
    </w:pPr>
  </w:style>
  <w:style w:type="character" w:styleId="HTMLVariable">
    <w:name w:val="HTML Variable"/>
    <w:basedOn w:val="Absatz-Standardschriftart"/>
    <w:uiPriority w:val="99"/>
    <w:semiHidden/>
    <w:unhideWhenUsed/>
    <w:rsid w:val="00B131ED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B131ED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B131ED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B131E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B131ED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B131ED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B131ED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B131ED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B131ED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B131ED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B131ED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B131ED"/>
  </w:style>
  <w:style w:type="paragraph" w:styleId="StandardWeb">
    <w:name w:val="Normal (Web)"/>
    <w:basedOn w:val="Standard"/>
    <w:uiPriority w:val="99"/>
    <w:semiHidden/>
    <w:unhideWhenUsed/>
    <w:rsid w:val="00B131ED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B131E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B131ED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B131E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B131ED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B131ED"/>
    <w:rPr>
      <w:i/>
      <w:iCs/>
    </w:rPr>
  </w:style>
  <w:style w:type="character" w:styleId="Fett">
    <w:name w:val="Strong"/>
    <w:basedOn w:val="Absatz-Standardschriftart"/>
    <w:uiPriority w:val="22"/>
    <w:qFormat/>
    <w:rsid w:val="00B131ED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B131ED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unhideWhenUsed/>
    <w:rsid w:val="00B131ED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B131ED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B131ED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B131ED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B131ED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B131ED"/>
  </w:style>
  <w:style w:type="paragraph" w:styleId="Textkrper3">
    <w:name w:val="Body Text 3"/>
    <w:basedOn w:val="Standard"/>
    <w:link w:val="Textkrper3Zchn"/>
    <w:uiPriority w:val="99"/>
    <w:semiHidden/>
    <w:unhideWhenUsed/>
    <w:rsid w:val="00B131ED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B131ED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B131ED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B131ED"/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B131ED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B131ED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B131ED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B131ED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B131ED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B131ED"/>
  </w:style>
  <w:style w:type="paragraph" w:styleId="Textkrper">
    <w:name w:val="Body Text"/>
    <w:basedOn w:val="Standard"/>
    <w:link w:val="TextkrperZchn"/>
    <w:uiPriority w:val="99"/>
    <w:semiHidden/>
    <w:unhideWhenUsed/>
    <w:rsid w:val="00B131ED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B131ED"/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B131ED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B131ED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B131ED"/>
  </w:style>
  <w:style w:type="character" w:customStyle="1" w:styleId="DatumZchn">
    <w:name w:val="Datum Zchn"/>
    <w:basedOn w:val="Absatz-Standardschriftart"/>
    <w:link w:val="Datum"/>
    <w:uiPriority w:val="99"/>
    <w:semiHidden/>
    <w:rsid w:val="00B131ED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B131ED"/>
  </w:style>
  <w:style w:type="character" w:customStyle="1" w:styleId="AnredeZchn">
    <w:name w:val="Anrede Zchn"/>
    <w:basedOn w:val="Absatz-Standardschriftart"/>
    <w:link w:val="Anrede"/>
    <w:uiPriority w:val="99"/>
    <w:semiHidden/>
    <w:rsid w:val="00B131ED"/>
  </w:style>
  <w:style w:type="paragraph" w:styleId="Untertitel">
    <w:name w:val="Subtitle"/>
    <w:basedOn w:val="Standard"/>
    <w:next w:val="Standard"/>
    <w:link w:val="UntertitelZchn"/>
    <w:uiPriority w:val="11"/>
    <w:qFormat/>
    <w:rsid w:val="00B131E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131ED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B131E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B131E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B131ED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B131ED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B131ED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B131ED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B131ED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B131ED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B131ED"/>
  </w:style>
  <w:style w:type="paragraph" w:styleId="Gruformel">
    <w:name w:val="Closing"/>
    <w:basedOn w:val="Standard"/>
    <w:link w:val="GruformelZchn"/>
    <w:uiPriority w:val="99"/>
    <w:semiHidden/>
    <w:unhideWhenUsed/>
    <w:rsid w:val="00B131ED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B131ED"/>
  </w:style>
  <w:style w:type="paragraph" w:styleId="Titel">
    <w:name w:val="Title"/>
    <w:basedOn w:val="Standard"/>
    <w:next w:val="Standard"/>
    <w:link w:val="TitelZchn"/>
    <w:uiPriority w:val="10"/>
    <w:qFormat/>
    <w:rsid w:val="00B131E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B131E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B131ED"/>
    <w:pPr>
      <w:numPr>
        <w:numId w:val="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B131ED"/>
    <w:pPr>
      <w:numPr>
        <w:numId w:val="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B131ED"/>
    <w:pPr>
      <w:numPr>
        <w:numId w:val="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B131ED"/>
    <w:pPr>
      <w:numPr>
        <w:numId w:val="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B131ED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B131ED"/>
    <w:pPr>
      <w:numPr>
        <w:numId w:val="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B131ED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B131ED"/>
    <w:pPr>
      <w:numPr>
        <w:numId w:val="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B131ED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B131ED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B131ED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B131ED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B131ED"/>
    <w:pPr>
      <w:numPr>
        <w:numId w:val="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B131ED"/>
    <w:pPr>
      <w:numPr>
        <w:numId w:val="1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B131ED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B131E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B131E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B131ED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B131ED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B131ED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B131ED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B131ED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B131ED"/>
  </w:style>
  <w:style w:type="character" w:styleId="Zeilennummer">
    <w:name w:val="line number"/>
    <w:basedOn w:val="Absatz-Standardschriftart"/>
    <w:uiPriority w:val="99"/>
    <w:semiHidden/>
    <w:unhideWhenUsed/>
    <w:rsid w:val="00B131ED"/>
  </w:style>
  <w:style w:type="character" w:styleId="Funotenzeichen">
    <w:name w:val="footnote reference"/>
    <w:basedOn w:val="Absatz-Standardschriftart"/>
    <w:uiPriority w:val="99"/>
    <w:semiHidden/>
    <w:unhideWhenUsed/>
    <w:rsid w:val="00B131ED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B131E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B131E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B131ED"/>
    <w:pPr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B131ED"/>
    <w:rPr>
      <w:rFonts w:asciiTheme="majorHAnsi" w:eastAsiaTheme="majorEastAsia" w:hAnsiTheme="majorHAnsi" w:cstheme="majorBidi"/>
      <w:b/>
      <w:bCs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B131ED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B131ED"/>
    <w:rPr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B131ED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B131ED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B131ED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B131ED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B131ED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B131ED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B131ED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B131ED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B131ED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B131ED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B131ED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517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6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02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2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57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2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274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17" Type="http://schemas.openxmlformats.org/officeDocument/2006/relationships/glossaryDocument" Target="glossary/document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header" Target="head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3BD1473-3077-47F9-8EAE-CC2FAA265B34}"/>
      </w:docPartPr>
      <w:docPartBody>
        <w:p w:rsidR="00E04E30" w:rsidRDefault="00D53D09">
          <w:r w:rsidRPr="00B1730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53D09"/>
    <w:rsid w:val="00071FEF"/>
    <w:rsid w:val="000E449D"/>
    <w:rsid w:val="000F408A"/>
    <w:rsid w:val="00195ED1"/>
    <w:rsid w:val="001A3966"/>
    <w:rsid w:val="00285487"/>
    <w:rsid w:val="0034073D"/>
    <w:rsid w:val="00382BF3"/>
    <w:rsid w:val="003E65BC"/>
    <w:rsid w:val="00400B9A"/>
    <w:rsid w:val="00406E82"/>
    <w:rsid w:val="005524D3"/>
    <w:rsid w:val="00715FB1"/>
    <w:rsid w:val="00752126"/>
    <w:rsid w:val="00776C70"/>
    <w:rsid w:val="008222DD"/>
    <w:rsid w:val="008D5892"/>
    <w:rsid w:val="00A65521"/>
    <w:rsid w:val="00AD32B8"/>
    <w:rsid w:val="00AD508A"/>
    <w:rsid w:val="00D53D09"/>
    <w:rsid w:val="00DF59B4"/>
    <w:rsid w:val="00E04E30"/>
    <w:rsid w:val="00E6687F"/>
    <w:rsid w:val="00E71F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53D09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48610</Words>
  <Characters>306249</Characters>
  <Application>Microsoft Office Word</Application>
  <DocSecurity>0</DocSecurity>
  <Lines>2552</Lines>
  <Paragraphs>70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4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ra Flory</dc:creator>
  <cp:keywords/>
  <dc:description/>
  <cp:lastModifiedBy>Jan Frank</cp:lastModifiedBy>
  <cp:revision>28</cp:revision>
  <cp:lastPrinted>2021-06-15T16:01:00Z</cp:lastPrinted>
  <dcterms:created xsi:type="dcterms:W3CDTF">2021-06-15T15:05:00Z</dcterms:created>
  <dcterms:modified xsi:type="dcterms:W3CDTF">2021-08-26T1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_Curcumin</vt:lpwstr>
  </property>
  <property fmtid="{D5CDD505-2E9C-101B-9397-08002B2CF9AE}" pid="3" name="CitaviDocumentProperty_11">
    <vt:lpwstr>Überschrift 1</vt:lpwstr>
  </property>
  <property fmtid="{D5CDD505-2E9C-101B-9397-08002B2CF9AE}" pid="4" name="CitaviDocumentProperty_12">
    <vt:lpwstr>Standard</vt:lpwstr>
  </property>
  <property fmtid="{D5CDD505-2E9C-101B-9397-08002B2CF9AE}" pid="5" name="CitaviDocumentProperty_16">
    <vt:lpwstr>Untertitel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7">
    <vt:lpwstr>Standard</vt:lpwstr>
  </property>
  <property fmtid="{D5CDD505-2E9C-101B-9397-08002B2CF9AE}" pid="9" name="CitaviDocumentProperty_6">
    <vt:lpwstr>False</vt:lpwstr>
  </property>
  <property fmtid="{D5CDD505-2E9C-101B-9397-08002B2CF9AE}" pid="10" name="CitaviDocumentProperty_0">
    <vt:lpwstr>ad0bd0e6-a20b-47e0-84ef-b3aacca31506</vt:lpwstr>
  </property>
  <property fmtid="{D5CDD505-2E9C-101B-9397-08002B2CF9AE}" pid="11" name="CitaviDocumentProperty_1">
    <vt:lpwstr>6.8.0.0</vt:lpwstr>
  </property>
  <property fmtid="{D5CDD505-2E9C-101B-9397-08002B2CF9AE}" pid="12" name="CitaviDocumentProperty_8">
    <vt:lpwstr>CloudProjectKey=urzcu7v95koidqnr6h4n523g2fyrrt3owr4f0iimvxkvcxft5ek; ProjectName=Paper_Curcumin</vt:lpwstr>
  </property>
</Properties>
</file>